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59F8BF" w14:textId="011CB18F" w:rsidR="003243B4" w:rsidRDefault="006E551D" w:rsidP="00932B87">
      <w:pPr>
        <w:pStyle w:val="Heading1"/>
      </w:pPr>
      <w:r>
        <w:t>Chapter 3</w:t>
      </w:r>
    </w:p>
    <w:p w14:paraId="44D47ED6" w14:textId="2B652188" w:rsidR="00F65DF0" w:rsidRDefault="003276F5" w:rsidP="003276F5">
      <w:pPr>
        <w:pStyle w:val="Heading1"/>
      </w:pPr>
      <w:r>
        <w:t>Strategy</w:t>
      </w:r>
    </w:p>
    <w:p w14:paraId="61C430C0" w14:textId="2D247DC7" w:rsidR="003276F5" w:rsidRDefault="003276F5" w:rsidP="003276F5">
      <w:r>
        <w:t>Estimate sustainability reference points for reef-associated carcharhinid shark species</w:t>
      </w:r>
    </w:p>
    <w:p w14:paraId="6BFA0E63" w14:textId="0F055002" w:rsidR="009A3B32" w:rsidRDefault="009A3B32" w:rsidP="009A3B32">
      <w:pPr>
        <w:pStyle w:val="ListParagraph"/>
        <w:numPr>
          <w:ilvl w:val="0"/>
          <w:numId w:val="1"/>
        </w:numPr>
      </w:pPr>
      <w:r>
        <w:t xml:space="preserve">Collect </w:t>
      </w:r>
      <w:r w:rsidR="00AD10B4">
        <w:t>life history traits from stock assessments: density-independent survival rate, age structured maturity, age structured survival/mortality, age-structured fecundity, maximum age</w:t>
      </w:r>
    </w:p>
    <w:p w14:paraId="74DC38BB" w14:textId="0A4D093B" w:rsidR="00AD10B4" w:rsidRDefault="00AD10B4" w:rsidP="009A3B32">
      <w:pPr>
        <w:pStyle w:val="ListParagraph"/>
        <w:numPr>
          <w:ilvl w:val="0"/>
          <w:numId w:val="1"/>
        </w:numPr>
      </w:pPr>
      <w:r>
        <w:t>Find equations describing ogives for</w:t>
      </w:r>
      <w:r w:rsidR="00592F68">
        <w:t xml:space="preserve"> natural mortality and maturity, also find priors</w:t>
      </w:r>
    </w:p>
    <w:p w14:paraId="47E0C44D" w14:textId="12DCD3C3" w:rsidR="00AD10B4" w:rsidRDefault="00AD10B4" w:rsidP="009A3B32">
      <w:pPr>
        <w:pStyle w:val="ListParagraph"/>
        <w:numPr>
          <w:ilvl w:val="0"/>
          <w:numId w:val="1"/>
        </w:numPr>
      </w:pPr>
      <w:r>
        <w:t>Model life history traits in python</w:t>
      </w:r>
    </w:p>
    <w:p w14:paraId="3CB4A393" w14:textId="0849296A" w:rsidR="00AD10B4" w:rsidRDefault="00AD10B4" w:rsidP="009A3B32">
      <w:pPr>
        <w:pStyle w:val="ListParagraph"/>
        <w:numPr>
          <w:ilvl w:val="0"/>
          <w:numId w:val="1"/>
        </w:numPr>
      </w:pPr>
      <w:r>
        <w:t xml:space="preserve">Collect species-level attributes that may be related to </w:t>
      </w:r>
      <w:r w:rsidR="00DA67AE">
        <w:t>productivity (species covariates)</w:t>
      </w:r>
    </w:p>
    <w:p w14:paraId="289A69B3" w14:textId="7E542EBE" w:rsidR="00DA67AE" w:rsidRDefault="00DA67AE" w:rsidP="009A3B32">
      <w:pPr>
        <w:pStyle w:val="ListParagraph"/>
        <w:numPr>
          <w:ilvl w:val="0"/>
          <w:numId w:val="1"/>
        </w:numPr>
      </w:pPr>
      <w:r>
        <w:t xml:space="preserve">Model the relationship between covariates and life history traits </w:t>
      </w:r>
    </w:p>
    <w:p w14:paraId="7E923B5C" w14:textId="2F2E7101" w:rsidR="00556B60" w:rsidRDefault="00556B60" w:rsidP="00556B60">
      <w:pPr>
        <w:pStyle w:val="ListParagraph"/>
        <w:numPr>
          <w:ilvl w:val="1"/>
          <w:numId w:val="1"/>
        </w:numPr>
      </w:pPr>
      <w:r>
        <w:t xml:space="preserve">Take </w:t>
      </w:r>
      <w:r w:rsidR="00D817A1">
        <w:t xml:space="preserve">life history </w:t>
      </w:r>
      <w:r>
        <w:t>covariate</w:t>
      </w:r>
      <w:r w:rsidR="00D817A1">
        <w:t>s</w:t>
      </w:r>
      <w:r>
        <w:t xml:space="preserve"> and relate </w:t>
      </w:r>
      <w:r w:rsidR="00D817A1">
        <w:t>them</w:t>
      </w:r>
      <w:r>
        <w:t xml:space="preserve"> to the terms in the maturity model, and then in the natural mortality model</w:t>
      </w:r>
    </w:p>
    <w:p w14:paraId="237EA485" w14:textId="20A61A6A" w:rsidR="00DA67AE" w:rsidRDefault="00DA67AE" w:rsidP="009A3B32">
      <w:pPr>
        <w:pStyle w:val="ListParagraph"/>
        <w:numPr>
          <w:ilvl w:val="0"/>
          <w:numId w:val="1"/>
        </w:numPr>
      </w:pPr>
      <w:r>
        <w:t xml:space="preserve">Use </w:t>
      </w:r>
      <w:r w:rsidR="00556B60">
        <w:t xml:space="preserve">above </w:t>
      </w:r>
      <w:r>
        <w:t>model to predict life history traits for data-limited species</w:t>
      </w:r>
    </w:p>
    <w:p w14:paraId="45A53C28" w14:textId="59144003" w:rsidR="00DA67AE" w:rsidRPr="00592F68" w:rsidRDefault="00DA67AE" w:rsidP="009A3B32">
      <w:pPr>
        <w:pStyle w:val="ListParagraph"/>
        <w:numPr>
          <w:ilvl w:val="0"/>
          <w:numId w:val="1"/>
        </w:numPr>
      </w:pPr>
      <w:r>
        <w:t xml:space="preserve">Use predicted life-history traits to calculate </w:t>
      </w:r>
      <w:r>
        <w:rPr>
          <w:rFonts w:cstheme="minorHAnsi"/>
          <w:lang w:val="en-CA"/>
        </w:rPr>
        <w:t>â, and from there calculate target and limit reference points</w:t>
      </w:r>
    </w:p>
    <w:p w14:paraId="78E89E62" w14:textId="27C0060E" w:rsidR="00592F68" w:rsidRDefault="00592F68" w:rsidP="00592F68">
      <w:r>
        <w:t>Other:</w:t>
      </w:r>
    </w:p>
    <w:p w14:paraId="0CB514DD" w14:textId="24DB5874" w:rsidR="00592F68" w:rsidRPr="004973B0" w:rsidRDefault="00592F68" w:rsidP="00592F68">
      <w:pPr>
        <w:pStyle w:val="ListParagraph"/>
        <w:numPr>
          <w:ilvl w:val="0"/>
          <w:numId w:val="4"/>
        </w:numPr>
      </w:pPr>
      <w:r>
        <w:t>Check credibility of alpha-hat estimates against Pardo paper</w:t>
      </w:r>
    </w:p>
    <w:p w14:paraId="0F1EA1D2" w14:textId="4FC60402" w:rsidR="004973B0" w:rsidRPr="004973B0" w:rsidRDefault="004973B0" w:rsidP="004973B0">
      <w:pPr>
        <w:rPr>
          <w:b/>
          <w:bCs/>
        </w:rPr>
      </w:pPr>
      <w:r w:rsidRPr="004973B0">
        <w:rPr>
          <w:b/>
          <w:bCs/>
        </w:rPr>
        <w:t>Notes on maturity:</w:t>
      </w:r>
    </w:p>
    <w:p w14:paraId="79B1F316" w14:textId="732B67CE" w:rsidR="004973B0" w:rsidRDefault="004973B0" w:rsidP="004973B0">
      <w:pPr>
        <w:pStyle w:val="ListParagraph"/>
        <w:numPr>
          <w:ilvl w:val="0"/>
          <w:numId w:val="3"/>
        </w:numPr>
      </w:pPr>
      <w:r>
        <w:t>If no age-structured values, use knife-edge maturity based on a50 value</w:t>
      </w:r>
    </w:p>
    <w:p w14:paraId="633A3BCD" w14:textId="2F02896B" w:rsidR="009E0DCB" w:rsidRDefault="009E0DCB" w:rsidP="004973B0">
      <w:pPr>
        <w:pStyle w:val="ListParagraph"/>
        <w:numPr>
          <w:ilvl w:val="0"/>
          <w:numId w:val="3"/>
        </w:numPr>
      </w:pPr>
      <w:r>
        <w:t>If no a50 value, can predict a50 if you know max age using method outlined in Frisk 2011</w:t>
      </w:r>
    </w:p>
    <w:p w14:paraId="33EF1F55" w14:textId="67484395" w:rsidR="004973B0" w:rsidRPr="004973B0" w:rsidRDefault="004973B0" w:rsidP="004973B0">
      <w:pPr>
        <w:rPr>
          <w:b/>
          <w:bCs/>
        </w:rPr>
      </w:pPr>
      <w:r w:rsidRPr="004973B0">
        <w:rPr>
          <w:b/>
          <w:bCs/>
        </w:rPr>
        <w:t>Notes on natural mortality:</w:t>
      </w:r>
    </w:p>
    <w:p w14:paraId="5A559261" w14:textId="3785786C" w:rsidR="004973B0" w:rsidRDefault="004973B0" w:rsidP="004973B0">
      <w:pPr>
        <w:pStyle w:val="ListParagraph"/>
        <w:numPr>
          <w:ilvl w:val="0"/>
          <w:numId w:val="2"/>
        </w:numPr>
      </w:pPr>
      <w:r>
        <w:t>If no age-structured data, take single value and parcel it out into year-values using Chen-</w:t>
      </w:r>
      <w:proofErr w:type="spellStart"/>
      <w:r>
        <w:t>watanabe</w:t>
      </w:r>
      <w:proofErr w:type="spellEnd"/>
      <w:r>
        <w:t xml:space="preserve"> u-shaped</w:t>
      </w:r>
      <w:r w:rsidR="00592F68">
        <w:t xml:space="preserve"> (bathtub)</w:t>
      </w:r>
      <w:r>
        <w:t xml:space="preserve"> function</w:t>
      </w:r>
      <w:r w:rsidR="00592F68">
        <w:t>? Depends on knowing von-</w:t>
      </w:r>
      <w:proofErr w:type="spellStart"/>
      <w:r w:rsidR="00592F68">
        <w:t>bertalanffy</w:t>
      </w:r>
      <w:proofErr w:type="spellEnd"/>
      <w:r w:rsidR="00592F68">
        <w:t xml:space="preserve"> growth parameters k and t0 </w:t>
      </w:r>
      <w:r w:rsidR="00592F68">
        <w:fldChar w:fldCharType="begin" w:fldLock="1"/>
      </w:r>
      <w:r w:rsidR="00592F68">
        <w:instrText>ADDIN CSL_CITATION {"citationItems":[{"id":"ITEM-1","itemData":{"DOI":"10.2331/suisan.55.205","ISSN":"1349998X","abstract":"From a viewpoint of life history of fish, the natural mortality can be divided into three phases: initial, stable death, and death by senescence, and the respective phases correspond to the three growth phases: early, stable growth, and senc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 © 1989, The Japanese Society of Fisheries Science. All rights reserved.","author":[{"dropping-particle":"","family":"Chen","given":"Saibin","non-dropping-particle":"","parse-names":false,"suffix":""},{"dropping-particle":"","family":"Watanabe","given":"Seiichi","non-dropping-particle":"","parse-names":false,"suffix":""}],"container-title":"Nippon Suisan Gakkaishi (Japanese Edition)","id":"ITEM-1","issue":"2","issued":{"date-parts":[["1989"]]},"page":"205-208","title":"Age Dependence of Natural Mortality Coefficient in Fish Population Dynamics","type":"article-journal","volume":"55"},"uris":["http://www.mendeley.com/documents/?uuid=fca4af12-ced9-42d9-b525-086b5ef49357"]}],"mendeley":{"formattedCitation":"(Chen and Watanabe, 1989)","plainTextFormattedCitation":"(Chen and Watanabe, 1989)","previouslyFormattedCitation":"(Chen and Watanabe, 1989)"},"properties":{"noteIndex":0},"schema":"https://github.com/citation-style-language/schema/raw/master/csl-citation.json"}</w:instrText>
      </w:r>
      <w:r w:rsidR="00592F68">
        <w:fldChar w:fldCharType="separate"/>
      </w:r>
      <w:r w:rsidR="00592F68" w:rsidRPr="00592F68">
        <w:rPr>
          <w:noProof/>
        </w:rPr>
        <w:t>(Chen and Watanabe, 1989)</w:t>
      </w:r>
      <w:r w:rsidR="00592F68">
        <w:fldChar w:fldCharType="end"/>
      </w:r>
    </w:p>
    <w:p w14:paraId="22DC5494" w14:textId="3C402906" w:rsidR="00592F68" w:rsidRDefault="00592F68" w:rsidP="004973B0">
      <w:pPr>
        <w:pStyle w:val="ListParagraph"/>
        <w:numPr>
          <w:ilvl w:val="0"/>
          <w:numId w:val="2"/>
        </w:numPr>
      </w:pPr>
      <w:r>
        <w:t>If von-</w:t>
      </w:r>
      <w:proofErr w:type="spellStart"/>
      <w:r>
        <w:t>bertalanffy</w:t>
      </w:r>
      <w:proofErr w:type="spellEnd"/>
      <w:r>
        <w:t xml:space="preserve"> coefficients are unknown, can look to other simpler methods that depend only on maximum age, </w:t>
      </w:r>
      <w:r>
        <w:fldChar w:fldCharType="begin" w:fldLock="1"/>
      </w:r>
      <w:r w:rsidR="005458FA">
        <w:instrText>ADDIN CSL_CITATION {"citationItems":[{"id":"ITEM-1","itemData":{"DOI":"10.1111/faf.12027","ISBN":"9028899251","ISSN":"14672979","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number-of-pages":"533-562","title":"Natural mortality estimators for information-limited fisheries","type":"book","volume":"15"},"uris":["http://www.mendeley.com/documents/?uuid=2c8a8e72-4f68-4105-9a2f-e71da9a32b09"]}],"mendeley":{"formattedCitation":"(Kenchington, 2014)","plainTextFormattedCitation":"(Kenchington, 2014)","previouslyFormattedCitation":"(Kenchington, 2014)"},"properties":{"noteIndex":0},"schema":"https://github.com/citation-style-language/schema/raw/master/csl-citation.json"}</w:instrText>
      </w:r>
      <w:r>
        <w:fldChar w:fldCharType="separate"/>
      </w:r>
      <w:r w:rsidRPr="00592F68">
        <w:rPr>
          <w:noProof/>
        </w:rPr>
        <w:t>(Kenchington, 2014)</w:t>
      </w:r>
      <w:r>
        <w:fldChar w:fldCharType="end"/>
      </w:r>
    </w:p>
    <w:p w14:paraId="6E57ECBB" w14:textId="3D113C09" w:rsidR="005458FA" w:rsidRDefault="005458FA" w:rsidP="004973B0">
      <w:pPr>
        <w:pStyle w:val="ListParagraph"/>
        <w:numPr>
          <w:ilvl w:val="0"/>
          <w:numId w:val="2"/>
        </w:numPr>
      </w:pPr>
      <w:r>
        <w:t xml:space="preserve">See </w:t>
      </w:r>
      <w:proofErr w:type="spellStart"/>
      <w:r>
        <w:t>Manire</w:t>
      </w:r>
      <w:proofErr w:type="spellEnd"/>
      <w:r>
        <w:t xml:space="preserve"> &amp; Gruber for natural morality of age 0 lemon sharks (survivorship = 0.39)  </w:t>
      </w:r>
      <w:r>
        <w:fldChar w:fldCharType="begin" w:fldLock="1"/>
      </w:r>
      <w:r>
        <w:instrText>ADDIN CSL_CITATION {"citationItems":[{"id":"ITEM-1","itemData":{"ISBN":"NOAA Technical Report NMFS 115","abstract":"The major responsibilities of the National Marine Fisheries Service (NMFS) are to monitor and assess the abundance and geographic distribution of fishery resour- ces, to understand and predict fluctuations in the quantity and distribution of these resources, and to establish levels for their optimum use. NMFS is also charged with the development and implementation ofpolicies for managing national fishing grounds, with the development and enfor- cement of domestic fisheries regulations, with the surveil- lance of foreign fishing off U.S. coastal waters, and with the development and enforcement of international fishery agreements and policies. NMFS also assists the fishing in- dustry through marketing services and economic analysis programs and through mortgage insurance and vessel con- struction subsidies. It collects, analyzes, and publishes statistics on various phases ofthe industry.","author":[{"dropping-particle":"","family":"Manire","given":"Charles A.","non-dropping-particle":"","parse-names":false,"suffix":""},{"dropping-particle":"","family":"Gruber","given":"Samuel H.","non-dropping-particle":"","parse-names":false,"suffix":""}],"container-title":"Conservation biology of elasmobranchs","editor":[{"dropping-particle":"","family":"Branstetter","given":"S.","non-dropping-particle":"","parse-names":false,"suffix":""}],"id":"ITEM-1","issued":{"date-parts":[["1993"]]},"page":"108","publisher":"NOAA","title":"A Preliminary Estimate of Natural Mortality of Age-O Lemon Sharks, Negaprion brevirostris","type":"chapter"},"uris":["http://www.mendeley.com/documents/?uuid=493dac3f-50e1-492d-9b43-084ec8ba9ce1"]}],"mendeley":{"formattedCitation":"(Manire and Gruber, 1993)","plainTextFormattedCitation":"(Manire and Gruber, 1993)"},"properties":{"noteIndex":0},"schema":"https://github.com/citation-style-language/schema/raw/master/csl-citation.json"}</w:instrText>
      </w:r>
      <w:r>
        <w:fldChar w:fldCharType="separate"/>
      </w:r>
      <w:r w:rsidRPr="005458FA">
        <w:rPr>
          <w:noProof/>
        </w:rPr>
        <w:t>(Manire and Gruber, 1993)</w:t>
      </w:r>
      <w:r>
        <w:fldChar w:fldCharType="end"/>
      </w:r>
    </w:p>
    <w:p w14:paraId="615F2039" w14:textId="16A1EC84" w:rsidR="004973B0" w:rsidRPr="004973B0" w:rsidRDefault="004973B0" w:rsidP="004973B0">
      <w:pPr>
        <w:rPr>
          <w:b/>
          <w:bCs/>
        </w:rPr>
      </w:pPr>
      <w:r w:rsidRPr="004973B0">
        <w:rPr>
          <w:b/>
          <w:bCs/>
        </w:rPr>
        <w:t>Notes on fecundity:</w:t>
      </w:r>
    </w:p>
    <w:p w14:paraId="5CFB485C" w14:textId="76B69717" w:rsidR="004973B0" w:rsidRDefault="004973B0" w:rsidP="004973B0">
      <w:pPr>
        <w:pStyle w:val="ListParagraph"/>
        <w:numPr>
          <w:ilvl w:val="0"/>
          <w:numId w:val="2"/>
        </w:numPr>
      </w:pPr>
      <w:r>
        <w:t>Not as important to have age-structured fecundity. Dusky shark example in Brooks paper doesn’t have it. Just make sure fecundity is expressed as an annual value and only includes females. Where no estimate of male-female ratio assume 1:1</w:t>
      </w:r>
    </w:p>
    <w:p w14:paraId="55CF4E3B" w14:textId="70D4E807" w:rsidR="00D817A1" w:rsidRPr="00D817A1" w:rsidRDefault="00D817A1" w:rsidP="00D817A1">
      <w:pPr>
        <w:rPr>
          <w:b/>
          <w:bCs/>
        </w:rPr>
      </w:pPr>
      <w:r w:rsidRPr="00D817A1">
        <w:rPr>
          <w:b/>
          <w:bCs/>
        </w:rPr>
        <w:t>Notes on density-independent survivor</w:t>
      </w:r>
      <w:r>
        <w:rPr>
          <w:b/>
          <w:bCs/>
        </w:rPr>
        <w:t>s</w:t>
      </w:r>
      <w:r w:rsidRPr="00D817A1">
        <w:rPr>
          <w:b/>
          <w:bCs/>
        </w:rPr>
        <w:t>hip</w:t>
      </w:r>
    </w:p>
    <w:p w14:paraId="4695EF35" w14:textId="23F23427" w:rsidR="00D817A1" w:rsidRPr="00D817A1" w:rsidRDefault="00D817A1" w:rsidP="00D817A1">
      <w:pPr>
        <w:spacing w:after="0"/>
        <w:rPr>
          <w:lang w:val="en-CA"/>
        </w:rPr>
      </w:pPr>
      <w:r>
        <w:rPr>
          <w:rFonts w:cstheme="minorHAnsi"/>
        </w:rPr>
        <w:t>This term is referred to in different ways in the Cortes and Brooks papers</w:t>
      </w:r>
      <w:r w:rsidR="00D80A10">
        <w:rPr>
          <w:rFonts w:cstheme="minorHAnsi"/>
        </w:rPr>
        <w:t xml:space="preserve">: </w:t>
      </w:r>
      <w:r>
        <w:rPr>
          <w:rFonts w:cstheme="minorHAnsi"/>
        </w:rPr>
        <w:t xml:space="preserve"> </w:t>
      </w:r>
      <w:r>
        <w:rPr>
          <w:lang w:val="en-CA"/>
        </w:rPr>
        <w:t>b=S</w:t>
      </w:r>
      <w:r w:rsidRPr="001D1E46">
        <w:rPr>
          <w:vertAlign w:val="subscript"/>
          <w:lang w:val="en-CA"/>
        </w:rPr>
        <w:t>0</w:t>
      </w:r>
      <w:r>
        <w:rPr>
          <w:lang w:val="en-CA"/>
        </w:rPr>
        <w:t>= age 0 pup survival = slope at origin of stock-recruitment curve/density independent growth term</w:t>
      </w:r>
    </w:p>
    <w:p w14:paraId="57158472" w14:textId="77777777" w:rsidR="00D817A1" w:rsidRDefault="00D817A1" w:rsidP="00D817A1">
      <w:pPr>
        <w:spacing w:after="0"/>
        <w:rPr>
          <w:rFonts w:cstheme="minorHAnsi"/>
        </w:rPr>
      </w:pPr>
    </w:p>
    <w:p w14:paraId="6DAA7C3B" w14:textId="7B8B441E" w:rsidR="00D817A1" w:rsidRPr="00085AB2" w:rsidRDefault="00D817A1" w:rsidP="00D817A1">
      <w:pPr>
        <w:spacing w:after="0"/>
      </w:pPr>
      <w:r>
        <w:rPr>
          <w:rFonts w:cstheme="minorHAnsi"/>
        </w:rPr>
        <w:lastRenderedPageBreak/>
        <w:t xml:space="preserve">Difficult to find age 0 survival rates for sharks so for those that are missing, think about using alternate method from Pardo 2016.  </w:t>
      </w:r>
      <w:r w:rsidRPr="00D77C8D">
        <w:t>l</w:t>
      </w:r>
      <w:r w:rsidRPr="00535C85">
        <w:rPr>
          <w:rFonts w:cstheme="minorHAnsi"/>
          <w:vertAlign w:val="subscript"/>
          <w:lang w:val="fr-FR"/>
        </w:rPr>
        <w:t>α</w:t>
      </w:r>
      <w:r w:rsidRPr="00D77C8D">
        <w:rPr>
          <w:vertAlign w:val="subscript"/>
        </w:rPr>
        <w:t>mat</w:t>
      </w:r>
      <w:r>
        <w:rPr>
          <w:vertAlign w:val="subscript"/>
        </w:rPr>
        <w:t xml:space="preserve"> </w:t>
      </w:r>
      <w:r w:rsidRPr="00D817A1">
        <w:t>=</w:t>
      </w:r>
      <w:r>
        <w:rPr>
          <w:vertAlign w:val="subscript"/>
        </w:rPr>
        <w:t xml:space="preserve"> </w:t>
      </w:r>
      <w:r>
        <w:t>b = S</w:t>
      </w:r>
      <w:r w:rsidRPr="00D817A1">
        <w:rPr>
          <w:vertAlign w:val="subscript"/>
        </w:rPr>
        <w:t>0</w:t>
      </w:r>
      <w:r>
        <w:t xml:space="preserve"> </w:t>
      </w:r>
      <w:r w:rsidR="00085AB2">
        <w:t xml:space="preserve">= </w:t>
      </w:r>
      <w:r w:rsidR="00085AB2" w:rsidRPr="00D77C8D">
        <w:t>(e</w:t>
      </w:r>
      <w:r w:rsidR="00085AB2" w:rsidRPr="00D77C8D">
        <w:rPr>
          <w:vertAlign w:val="superscript"/>
        </w:rPr>
        <w:t>-M</w:t>
      </w:r>
      <w:r w:rsidR="00085AB2" w:rsidRPr="00D77C8D">
        <w:t>)</w:t>
      </w:r>
      <w:r w:rsidR="00085AB2" w:rsidRPr="00D77C8D">
        <w:rPr>
          <w:rFonts w:cstheme="minorHAnsi"/>
        </w:rPr>
        <w:t xml:space="preserve"> </w:t>
      </w:r>
      <w:r w:rsidR="00085AB2" w:rsidRPr="00535C85">
        <w:rPr>
          <w:rFonts w:cstheme="minorHAnsi"/>
          <w:vertAlign w:val="superscript"/>
          <w:lang w:val="fr-FR"/>
        </w:rPr>
        <w:t>α</w:t>
      </w:r>
      <w:r w:rsidR="00085AB2" w:rsidRPr="00D77C8D">
        <w:rPr>
          <w:vertAlign w:val="superscript"/>
        </w:rPr>
        <w:t xml:space="preserve"> mat  </w:t>
      </w:r>
      <w:r w:rsidR="00085AB2">
        <w:t>so can figure out b from only age at maturity (a50) and instantaneous natural mortality</w:t>
      </w:r>
    </w:p>
    <w:p w14:paraId="4A4032D0" w14:textId="22B750FB" w:rsidR="00D817A1" w:rsidRDefault="00D817A1" w:rsidP="00D817A1">
      <w:pPr>
        <w:spacing w:after="0"/>
      </w:pPr>
      <w:r>
        <w:t>instead of survival to recruitment rate in Brooks ref point method?</w:t>
      </w:r>
    </w:p>
    <w:p w14:paraId="59FFED51" w14:textId="77777777" w:rsidR="00D817A1" w:rsidRDefault="00D817A1" w:rsidP="00D817A1"/>
    <w:p w14:paraId="55F6092F" w14:textId="4062573C" w:rsidR="00556B60" w:rsidRDefault="00556B60" w:rsidP="00556B60">
      <w:pPr>
        <w:pStyle w:val="Heading1"/>
      </w:pPr>
      <w:r>
        <w:t>Models</w:t>
      </w:r>
    </w:p>
    <w:p w14:paraId="17B97F27" w14:textId="3866340C" w:rsidR="00556B60" w:rsidRDefault="00556B60" w:rsidP="00556B60">
      <w:pPr>
        <w:pStyle w:val="Heading2"/>
      </w:pPr>
      <w:r>
        <w:t>Model B – Maturity</w:t>
      </w:r>
    </w:p>
    <w:p w14:paraId="7FFA8535" w14:textId="694FC367" w:rsidR="00556B60" w:rsidRDefault="00556B60" w:rsidP="00556B60">
      <w:r>
        <w:t>How do life history traits covary with age structured maturity?</w:t>
      </w:r>
    </w:p>
    <w:p w14:paraId="4886372F" w14:textId="68900DD4" w:rsidR="00556B60" w:rsidRDefault="00556B60" w:rsidP="00CA6D57">
      <w:pPr>
        <w:ind w:left="2160" w:firstLine="720"/>
        <w:rPr>
          <w:rFonts w:eastAsiaTheme="minorEastAsia"/>
        </w:rPr>
      </w:pPr>
      <w:r>
        <w:t xml:space="preserve"> </w:t>
      </w: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0C286CD6" w14:textId="02447200" w:rsidR="00556B60" w:rsidRDefault="00556B60" w:rsidP="00556B60">
      <w:pPr>
        <w:spacing w:after="0"/>
        <w:rPr>
          <w:rFonts w:eastAsiaTheme="minorEastAsia"/>
        </w:rPr>
      </w:pPr>
      <w:r>
        <w:rPr>
          <w:rFonts w:eastAsiaTheme="minorEastAsia"/>
        </w:rPr>
        <w:t>Where:</w:t>
      </w:r>
    </w:p>
    <w:p w14:paraId="16D62652" w14:textId="23EAFC8F" w:rsidR="00556B60" w:rsidRDefault="00556B60" w:rsidP="00556B60">
      <w:pPr>
        <w:spacing w:after="0"/>
        <w:rPr>
          <w:rFonts w:eastAsiaTheme="minorEastAsia"/>
        </w:rPr>
      </w:pPr>
      <w:r>
        <w:rPr>
          <w:rFonts w:eastAsiaTheme="minorEastAsia"/>
        </w:rPr>
        <w:t>m = maturity</w:t>
      </w:r>
    </w:p>
    <w:p w14:paraId="08E7C8DA" w14:textId="0EE869F1" w:rsidR="00556B60" w:rsidRDefault="00556B60" w:rsidP="00556B60">
      <w:pPr>
        <w:spacing w:after="0"/>
        <w:rPr>
          <w:rFonts w:eastAsiaTheme="minorEastAsia"/>
        </w:rPr>
      </w:pPr>
      <w:r>
        <w:rPr>
          <w:rFonts w:eastAsiaTheme="minorEastAsia"/>
        </w:rPr>
        <w:t>s = curve parameter (how flat</w:t>
      </w:r>
      <w:r w:rsidR="007513B2">
        <w:rPr>
          <w:rFonts w:eastAsiaTheme="minorEastAsia"/>
        </w:rPr>
        <w:t>/steep</w:t>
      </w:r>
      <w:r>
        <w:rPr>
          <w:rFonts w:eastAsiaTheme="minorEastAsia"/>
        </w:rPr>
        <w:t xml:space="preserve"> is the maturity ogive?)</w:t>
      </w:r>
    </w:p>
    <w:p w14:paraId="2F5E63FE" w14:textId="4FFEB416" w:rsidR="00556B60" w:rsidRDefault="00556B60" w:rsidP="00556B60">
      <w:pPr>
        <w:spacing w:after="0"/>
        <w:rPr>
          <w:rFonts w:eastAsiaTheme="minorEastAsia"/>
        </w:rPr>
      </w:pPr>
      <w:r>
        <w:rPr>
          <w:rFonts w:eastAsiaTheme="minorEastAsia"/>
        </w:rPr>
        <w:t>a = age</w:t>
      </w:r>
    </w:p>
    <w:p w14:paraId="794F7E4A" w14:textId="7D6619C5" w:rsidR="00556B60" w:rsidRDefault="00556B60" w:rsidP="00556B60">
      <w:pPr>
        <w:spacing w:after="0"/>
        <w:rPr>
          <w:rFonts w:eastAsiaTheme="minorEastAsia"/>
        </w:rPr>
      </w:pPr>
      <w:r>
        <w:rPr>
          <w:rFonts w:eastAsiaTheme="minorEastAsia"/>
        </w:rPr>
        <w:t>a</w:t>
      </w:r>
      <w:r>
        <w:rPr>
          <w:rFonts w:eastAsiaTheme="minorEastAsia"/>
          <w:vertAlign w:val="subscript"/>
        </w:rPr>
        <w:t xml:space="preserve">50 </w:t>
      </w:r>
      <w:r>
        <w:rPr>
          <w:rFonts w:eastAsiaTheme="minorEastAsia"/>
        </w:rPr>
        <w:t>= age where 50% of population is mature (middle of curve)</w:t>
      </w:r>
    </w:p>
    <w:p w14:paraId="50F79500" w14:textId="6D1212DA" w:rsidR="00556B60" w:rsidRDefault="00556B60" w:rsidP="00556B60">
      <w:pPr>
        <w:rPr>
          <w:rFonts w:eastAsiaTheme="minorEastAsia"/>
        </w:rPr>
      </w:pPr>
    </w:p>
    <w:p w14:paraId="696A19BF" w14:textId="0534F6DB" w:rsidR="00556B60" w:rsidRDefault="007513B2" w:rsidP="00556B60">
      <w:pPr>
        <w:rPr>
          <w:rFonts w:eastAsiaTheme="minorEastAsia"/>
        </w:rPr>
      </w:pPr>
      <w:r>
        <w:rPr>
          <w:rFonts w:eastAsiaTheme="minorEastAsia"/>
          <w:noProof/>
        </w:rPr>
        <w:drawing>
          <wp:inline distT="0" distB="0" distL="0" distR="0" wp14:anchorId="457BE785" wp14:editId="26C48BCC">
            <wp:extent cx="2362085" cy="1884218"/>
            <wp:effectExtent l="0" t="0" r="635" b="1905"/>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527_094131.jpg"/>
                    <pic:cNvPicPr/>
                  </pic:nvPicPr>
                  <pic:blipFill rotWithShape="1">
                    <a:blip r:embed="rId6" cstate="print">
                      <a:extLst>
                        <a:ext uri="{28A0092B-C50C-407E-A947-70E740481C1C}">
                          <a14:useLocalDpi xmlns:a14="http://schemas.microsoft.com/office/drawing/2010/main" val="0"/>
                        </a:ext>
                      </a:extLst>
                    </a:blip>
                    <a:srcRect t="24633" b="15540"/>
                    <a:stretch/>
                  </pic:blipFill>
                  <pic:spPr bwMode="auto">
                    <a:xfrm>
                      <a:off x="0" y="0"/>
                      <a:ext cx="2364167" cy="1885879"/>
                    </a:xfrm>
                    <a:prstGeom prst="rect">
                      <a:avLst/>
                    </a:prstGeom>
                    <a:ln>
                      <a:noFill/>
                    </a:ln>
                    <a:extLst>
                      <a:ext uri="{53640926-AAD7-44D8-BBD7-CCE9431645EC}">
                        <a14:shadowObscured xmlns:a14="http://schemas.microsoft.com/office/drawing/2010/main"/>
                      </a:ext>
                    </a:extLst>
                  </pic:spPr>
                </pic:pic>
              </a:graphicData>
            </a:graphic>
          </wp:inline>
        </w:drawing>
      </w:r>
    </w:p>
    <w:p w14:paraId="5BEEDACA" w14:textId="754C702A" w:rsidR="007513B2" w:rsidRDefault="007513B2" w:rsidP="00556B60">
      <w:pPr>
        <w:rPr>
          <w:rFonts w:eastAsiaTheme="minorEastAsia"/>
        </w:rPr>
      </w:pPr>
    </w:p>
    <w:p w14:paraId="3EF5CF2D" w14:textId="3338C640" w:rsidR="00CA6D57" w:rsidRPr="00CA6D57" w:rsidRDefault="007513B2" w:rsidP="00556B60">
      <w:pPr>
        <w:rPr>
          <w:rFonts w:eastAsiaTheme="minorEastAsia"/>
          <w:b/>
          <w:bCs/>
        </w:rPr>
      </w:pPr>
      <w:r w:rsidRPr="00CA6D57">
        <w:rPr>
          <w:rFonts w:eastAsiaTheme="minorEastAsia"/>
          <w:b/>
          <w:bCs/>
        </w:rPr>
        <w:t xml:space="preserve">Setting up model: </w:t>
      </w:r>
    </w:p>
    <w:p w14:paraId="241A4936" w14:textId="562F2300" w:rsidR="00CA6D57" w:rsidRDefault="00CA6D57" w:rsidP="00556B60">
      <w:pPr>
        <w:rPr>
          <w:rFonts w:eastAsiaTheme="minorEastAsia"/>
        </w:rPr>
      </w:pPr>
      <w:r>
        <w:rPr>
          <w:rFonts w:eastAsiaTheme="minorEastAsia"/>
        </w:rPr>
        <w:t>- first you have a population of a50 values and a population of s values that (we assume) vary according to a normal distribution</w:t>
      </w:r>
    </w:p>
    <w:p w14:paraId="1C48A610" w14:textId="2EC0FCB7" w:rsidR="00CA6D57" w:rsidRPr="00CA6D57" w:rsidRDefault="0084175D" w:rsidP="00556B6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a</m:t>
              </m:r>
            </m:sub>
          </m:sSub>
          <m:r>
            <w:rPr>
              <w:rFonts w:ascii="Cambria Math" w:eastAsiaTheme="minorEastAsia" w:hAnsi="Cambria Math"/>
            </w:rPr>
            <m:t>)</m:t>
          </m:r>
        </m:oMath>
      </m:oMathPara>
    </w:p>
    <w:p w14:paraId="6D908552" w14:textId="4276EC9C" w:rsidR="00CA6D57" w:rsidRPr="00CA6D57" w:rsidRDefault="0084175D" w:rsidP="00CA6D5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s</m:t>
              </m:r>
            </m:sub>
          </m:sSub>
          <m:r>
            <w:rPr>
              <w:rFonts w:ascii="Cambria Math" w:eastAsiaTheme="minorEastAsia" w:hAnsi="Cambria Math"/>
            </w:rPr>
            <m:t>)</m:t>
          </m:r>
        </m:oMath>
      </m:oMathPara>
    </w:p>
    <w:p w14:paraId="37C91545" w14:textId="3B28E8B5" w:rsidR="00CA6D57" w:rsidRDefault="00CA6D57" w:rsidP="00134502">
      <w:pPr>
        <w:spacing w:after="0"/>
        <w:rPr>
          <w:rFonts w:eastAsiaTheme="minorEastAsia"/>
        </w:rPr>
      </w:pPr>
      <w:r>
        <w:rPr>
          <w:rFonts w:eastAsiaTheme="minorEastAsia"/>
        </w:rPr>
        <w:t xml:space="preserve">Where: </w:t>
      </w:r>
    </w:p>
    <w:p w14:paraId="675FFFBA" w14:textId="55AC1F11" w:rsidR="00CA6D57" w:rsidRDefault="00CA6D57" w:rsidP="00134502">
      <w:pPr>
        <w:spacing w:after="0"/>
        <w:rPr>
          <w:rFonts w:eastAsiaTheme="minorEastAsia"/>
        </w:rPr>
      </w:pPr>
      <w:r>
        <w:rPr>
          <w:rFonts w:eastAsiaTheme="minorEastAsia"/>
        </w:rPr>
        <w:t xml:space="preserve">G= mean value </w:t>
      </w:r>
    </w:p>
    <w:p w14:paraId="4C642DE4" w14:textId="55164B34" w:rsidR="00CA6D57" w:rsidRDefault="00134502" w:rsidP="00134502">
      <w:pPr>
        <w:spacing w:after="0"/>
        <w:rPr>
          <w:rFonts w:eastAsiaTheme="minorEastAsia"/>
        </w:rPr>
      </w:pPr>
      <w:r>
        <w:rPr>
          <w:rFonts w:eastAsiaTheme="minorEastAsia" w:cstheme="minorHAnsi"/>
        </w:rPr>
        <w:t>∂</w:t>
      </w:r>
      <w:r>
        <w:rPr>
          <w:rFonts w:eastAsiaTheme="minorEastAsia"/>
        </w:rPr>
        <w:t xml:space="preserve"> = standard deviation</w:t>
      </w:r>
    </w:p>
    <w:p w14:paraId="178BE423" w14:textId="47CA42F0" w:rsidR="00134502" w:rsidRDefault="00134502" w:rsidP="00134502">
      <w:pPr>
        <w:spacing w:after="0"/>
        <w:rPr>
          <w:rFonts w:eastAsiaTheme="minorEastAsia"/>
        </w:rPr>
      </w:pPr>
      <w:r>
        <w:rPr>
          <w:rFonts w:eastAsiaTheme="minorEastAsia"/>
          <w:noProof/>
        </w:rPr>
        <w:lastRenderedPageBreak/>
        <w:drawing>
          <wp:anchor distT="0" distB="0" distL="114300" distR="114300" simplePos="0" relativeHeight="251658240" behindDoc="0" locked="0" layoutInCell="1" allowOverlap="1" wp14:anchorId="0FF8A84A" wp14:editId="29D057C9">
            <wp:simplePos x="0" y="0"/>
            <wp:positionH relativeFrom="column">
              <wp:posOffset>-111125</wp:posOffset>
            </wp:positionH>
            <wp:positionV relativeFrom="paragraph">
              <wp:posOffset>216535</wp:posOffset>
            </wp:positionV>
            <wp:extent cx="1789430" cy="2193925"/>
            <wp:effectExtent l="7302" t="0" r="8573" b="8572"/>
            <wp:wrapSquare wrapText="bothSides"/>
            <wp:docPr id="2" name="Picture 2" descr="A picture containing text, graffit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529_122152.jpg"/>
                    <pic:cNvPicPr/>
                  </pic:nvPicPr>
                  <pic:blipFill rotWithShape="1">
                    <a:blip r:embed="rId7" cstate="print">
                      <a:extLst>
                        <a:ext uri="{28A0092B-C50C-407E-A947-70E740481C1C}">
                          <a14:useLocalDpi xmlns:a14="http://schemas.microsoft.com/office/drawing/2010/main" val="0"/>
                        </a:ext>
                      </a:extLst>
                    </a:blip>
                    <a:srcRect l="9617" t="7585" r="5905" b="14715"/>
                    <a:stretch/>
                  </pic:blipFill>
                  <pic:spPr bwMode="auto">
                    <a:xfrm rot="16200000">
                      <a:off x="0" y="0"/>
                      <a:ext cx="1789430" cy="219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D6137" w14:textId="3576CE2D" w:rsidR="00134502" w:rsidRPr="00CA6D57" w:rsidRDefault="00134502" w:rsidP="00134502">
      <w:pPr>
        <w:spacing w:after="0"/>
        <w:rPr>
          <w:rFonts w:eastAsiaTheme="minorEastAsia"/>
        </w:rPr>
      </w:pPr>
      <w:r>
        <w:rPr>
          <w:rFonts w:eastAsiaTheme="minorEastAsia"/>
          <w:noProof/>
        </w:rPr>
        <w:drawing>
          <wp:anchor distT="0" distB="0" distL="114300" distR="114300" simplePos="0" relativeHeight="251659264" behindDoc="0" locked="0" layoutInCell="1" allowOverlap="1" wp14:anchorId="2F069D4F" wp14:editId="35191506">
            <wp:simplePos x="0" y="0"/>
            <wp:positionH relativeFrom="column">
              <wp:posOffset>2763520</wp:posOffset>
            </wp:positionH>
            <wp:positionV relativeFrom="paragraph">
              <wp:posOffset>96520</wp:posOffset>
            </wp:positionV>
            <wp:extent cx="1760855" cy="2125345"/>
            <wp:effectExtent l="8255" t="0" r="0" b="0"/>
            <wp:wrapSquare wrapText="bothSides"/>
            <wp:docPr id="3" name="Picture 3"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0529_122158.jpg"/>
                    <pic:cNvPicPr/>
                  </pic:nvPicPr>
                  <pic:blipFill rotWithShape="1">
                    <a:blip r:embed="rId8" cstate="print">
                      <a:extLst>
                        <a:ext uri="{28A0092B-C50C-407E-A947-70E740481C1C}">
                          <a14:useLocalDpi xmlns:a14="http://schemas.microsoft.com/office/drawing/2010/main" val="0"/>
                        </a:ext>
                      </a:extLst>
                    </a:blip>
                    <a:srcRect l="3177" t="6540" b="5827"/>
                    <a:stretch/>
                  </pic:blipFill>
                  <pic:spPr bwMode="auto">
                    <a:xfrm rot="16200000">
                      <a:off x="0" y="0"/>
                      <a:ext cx="1760855" cy="2125345"/>
                    </a:xfrm>
                    <a:prstGeom prst="rect">
                      <a:avLst/>
                    </a:prstGeom>
                    <a:ln>
                      <a:noFill/>
                    </a:ln>
                    <a:extLst>
                      <a:ext uri="{53640926-AAD7-44D8-BBD7-CCE9431645EC}">
                        <a14:shadowObscured xmlns:a14="http://schemas.microsoft.com/office/drawing/2010/main"/>
                      </a:ext>
                    </a:extLst>
                  </pic:spPr>
                </pic:pic>
              </a:graphicData>
            </a:graphic>
          </wp:anchor>
        </w:drawing>
      </w:r>
    </w:p>
    <w:p w14:paraId="07EE601A" w14:textId="16FF1AC2" w:rsidR="00CA6D57" w:rsidRDefault="00CA6D57" w:rsidP="00556B60">
      <w:pPr>
        <w:rPr>
          <w:rFonts w:eastAsiaTheme="minorEastAsia"/>
        </w:rPr>
      </w:pPr>
    </w:p>
    <w:p w14:paraId="53B2375A" w14:textId="77025E58" w:rsidR="00134502" w:rsidRDefault="00134502" w:rsidP="00556B60">
      <w:pPr>
        <w:rPr>
          <w:rFonts w:eastAsiaTheme="minorEastAsia"/>
        </w:rPr>
      </w:pPr>
    </w:p>
    <w:p w14:paraId="30EA5054" w14:textId="281871D2" w:rsidR="00134502" w:rsidRDefault="00134502" w:rsidP="00556B60">
      <w:pPr>
        <w:rPr>
          <w:rFonts w:eastAsiaTheme="minorEastAsia"/>
        </w:rPr>
      </w:pPr>
    </w:p>
    <w:p w14:paraId="4CD34DD2" w14:textId="615D4488" w:rsidR="00134502" w:rsidRDefault="00134502" w:rsidP="00556B60">
      <w:pPr>
        <w:rPr>
          <w:rFonts w:eastAsiaTheme="minorEastAsia"/>
        </w:rPr>
      </w:pPr>
    </w:p>
    <w:p w14:paraId="521B0E0A" w14:textId="72F68067" w:rsidR="00134502" w:rsidRDefault="00134502" w:rsidP="00556B60">
      <w:pPr>
        <w:rPr>
          <w:rFonts w:eastAsiaTheme="minorEastAsia"/>
        </w:rPr>
      </w:pPr>
    </w:p>
    <w:p w14:paraId="75A8E966" w14:textId="6C0EE32A" w:rsidR="00134502" w:rsidRDefault="00134502" w:rsidP="00556B60">
      <w:pPr>
        <w:rPr>
          <w:rFonts w:eastAsiaTheme="minorEastAsia"/>
        </w:rPr>
      </w:pPr>
    </w:p>
    <w:p w14:paraId="1B2C5EA5" w14:textId="607F809B" w:rsidR="00134502" w:rsidRDefault="00134502" w:rsidP="00556B60">
      <w:pPr>
        <w:rPr>
          <w:rFonts w:eastAsiaTheme="minorEastAsia"/>
        </w:rPr>
      </w:pPr>
    </w:p>
    <w:p w14:paraId="16759247" w14:textId="77777777" w:rsidR="00134502" w:rsidRDefault="00134502" w:rsidP="00556B60">
      <w:pPr>
        <w:rPr>
          <w:rFonts w:eastAsiaTheme="minorEastAsia"/>
        </w:rPr>
      </w:pPr>
    </w:p>
    <w:p w14:paraId="1077F3F8" w14:textId="14BE4F2F" w:rsidR="007513B2" w:rsidRDefault="00CA6D57" w:rsidP="00556B60">
      <w:pPr>
        <w:rPr>
          <w:rFonts w:eastAsiaTheme="minorEastAsia"/>
        </w:rPr>
      </w:pPr>
      <w:r>
        <w:rPr>
          <w:rFonts w:eastAsiaTheme="minorEastAsia"/>
        </w:rPr>
        <w:t xml:space="preserve">- </w:t>
      </w:r>
      <w:r w:rsidR="007513B2">
        <w:rPr>
          <w:rFonts w:eastAsiaTheme="minorEastAsia"/>
        </w:rPr>
        <w:t xml:space="preserve">Need to </w:t>
      </w:r>
      <w:r>
        <w:rPr>
          <w:rFonts w:eastAsiaTheme="minorEastAsia"/>
        </w:rPr>
        <w:t>describe a50 in terms of covariates, and separately describe s in terms of covariates</w:t>
      </w:r>
    </w:p>
    <w:p w14:paraId="63F0804F" w14:textId="6C9E230A" w:rsidR="00523148" w:rsidRDefault="00523148" w:rsidP="00556B60">
      <w:pPr>
        <w:rPr>
          <w:rFonts w:eastAsiaTheme="minorEastAsia"/>
        </w:rPr>
      </w:pPr>
      <w:r>
        <w:rPr>
          <w:rFonts w:eastAsiaTheme="minorEastAsia"/>
        </w:rPr>
        <w:t>-  S covariates may have more to do with growth rather than reproduction (how quickly do you reach the size for reproduction) for example temperature or seasonality (maybe growth happens more suddenly in places with a short summer)</w:t>
      </w:r>
    </w:p>
    <w:p w14:paraId="09B3386A" w14:textId="71E3DF70" w:rsidR="00523148" w:rsidRDefault="00523148" w:rsidP="00556B60">
      <w:pPr>
        <w:rPr>
          <w:rFonts w:eastAsiaTheme="minorEastAsia"/>
        </w:rPr>
      </w:pPr>
      <w:r>
        <w:rPr>
          <w:rFonts w:eastAsiaTheme="minorEastAsia"/>
        </w:rPr>
        <w:t>- a50 covariates more to do with reproduction rather than growth</w:t>
      </w:r>
    </w:p>
    <w:p w14:paraId="14FAC28F" w14:textId="7AF5D54E" w:rsidR="00CA6D57" w:rsidRDefault="00523148" w:rsidP="00556B60">
      <w:pPr>
        <w:rPr>
          <w:rFonts w:eastAsiaTheme="minorEastAsia"/>
        </w:rPr>
      </w:pPr>
      <w:r>
        <w:rPr>
          <w:rFonts w:eastAsiaTheme="minorEastAsia"/>
        </w:rPr>
        <w:t xml:space="preserve">Other model </w:t>
      </w:r>
      <w:proofErr w:type="spellStart"/>
      <w:r>
        <w:rPr>
          <w:rFonts w:eastAsiaTheme="minorEastAsia"/>
        </w:rPr>
        <w:t>configuations</w:t>
      </w:r>
      <w:proofErr w:type="spellEnd"/>
      <w:r>
        <w:rPr>
          <w:rFonts w:eastAsiaTheme="minorEastAsia"/>
        </w:rPr>
        <w:t>:</w:t>
      </w:r>
    </w:p>
    <w:p w14:paraId="4405034D" w14:textId="4DFFD269" w:rsidR="00523148" w:rsidRDefault="00523148" w:rsidP="00523148">
      <w:pPr>
        <w:pStyle w:val="ListParagraph"/>
        <w:numPr>
          <w:ilvl w:val="0"/>
          <w:numId w:val="2"/>
        </w:numPr>
        <w:rPr>
          <w:rFonts w:eastAsiaTheme="minorEastAsia"/>
        </w:rPr>
      </w:pPr>
      <w:r>
        <w:rPr>
          <w:rFonts w:eastAsiaTheme="minorEastAsia"/>
        </w:rPr>
        <w:t>Could also set up a multivariate normal prior that connects S and a50 explicitly, maybe good idea because we know that these two parameters are correlated and they are also part of the same equation (rather than being two separately collected life history parameters).  In this version all covariates influence both response variables, don’t have to assign covariates to s and a50 separately.  Downside is that there are potentially covariates that influence s but not a50.</w:t>
      </w:r>
    </w:p>
    <w:p w14:paraId="6A37E753" w14:textId="43011894" w:rsidR="00523148" w:rsidRPr="00523148" w:rsidRDefault="00523148" w:rsidP="00523148">
      <w:pPr>
        <w:pStyle w:val="ListParagraph"/>
        <w:numPr>
          <w:ilvl w:val="0"/>
          <w:numId w:val="2"/>
        </w:numPr>
        <w:rPr>
          <w:rFonts w:eastAsiaTheme="minorEastAsia"/>
        </w:rPr>
      </w:pPr>
      <w:r>
        <w:rPr>
          <w:rFonts w:eastAsiaTheme="minorEastAsia"/>
        </w:rPr>
        <w:t xml:space="preserve">Fixed effect model also an option – set up so that the a50 intercept doesn’t vary per stock. Allows you to see the changes in model fit more clearly but also potentially allows the model to be more driven by noise? Ask </w:t>
      </w:r>
      <w:proofErr w:type="spellStart"/>
      <w:r>
        <w:rPr>
          <w:rFonts w:eastAsiaTheme="minorEastAsia"/>
        </w:rPr>
        <w:t>aaron</w:t>
      </w:r>
      <w:proofErr w:type="spellEnd"/>
      <w:r>
        <w:rPr>
          <w:rFonts w:eastAsiaTheme="minorEastAsia"/>
        </w:rPr>
        <w:t xml:space="preserve">.  Mixed effect model (a50 intercept varies) acknowledges that there are differences between stocks that may not be accounted for in the chosen covariates.  Fix effect model says that all variation must be described by covariates.  </w:t>
      </w:r>
    </w:p>
    <w:p w14:paraId="086BBABE" w14:textId="71122049" w:rsidR="00556B60" w:rsidRDefault="00556B60" w:rsidP="00556B60"/>
    <w:p w14:paraId="5F6D79CB" w14:textId="27E77F9E" w:rsidR="00BB3ACE" w:rsidRDefault="00BB3ACE" w:rsidP="00BB3ACE">
      <w:pPr>
        <w:pStyle w:val="Heading2"/>
      </w:pPr>
      <w:r>
        <w:t>Model Versions</w:t>
      </w:r>
    </w:p>
    <w:p w14:paraId="77178E49" w14:textId="5DBA8812" w:rsidR="00BB3ACE" w:rsidRDefault="00BB3ACE" w:rsidP="00BB3ACE"/>
    <w:p w14:paraId="5802F6A0" w14:textId="7E41C28D" w:rsidR="00BB3ACE" w:rsidRDefault="000B4689" w:rsidP="00BB3ACE">
      <w:r w:rsidRPr="000B4689">
        <w:rPr>
          <w:b/>
          <w:bCs/>
        </w:rPr>
        <w:t>Model 1</w:t>
      </w:r>
      <w:r>
        <w:t xml:space="preserve"> – mixed effects model (slope of maturity curve changes for every stock)</w:t>
      </w:r>
    </w:p>
    <w:p w14:paraId="3BD1A6BD" w14:textId="52C527EC" w:rsidR="000B4689" w:rsidRDefault="000B4689" w:rsidP="00BB3ACE">
      <w:r>
        <w:tab/>
        <w:t xml:space="preserve">A50 params: </w:t>
      </w:r>
      <w:proofErr w:type="spellStart"/>
      <w:r>
        <w:t>lmax</w:t>
      </w:r>
      <w:proofErr w:type="spellEnd"/>
      <w:r>
        <w:t xml:space="preserve">, depth, k, interbirth interval, </w:t>
      </w:r>
      <w:proofErr w:type="spellStart"/>
      <w:r>
        <w:t>amax</w:t>
      </w:r>
      <w:proofErr w:type="spellEnd"/>
      <w:r>
        <w:t>, litter size, offspring size, trophic level</w:t>
      </w:r>
    </w:p>
    <w:p w14:paraId="709973F4" w14:textId="4151DFA9" w:rsidR="000B4689" w:rsidRDefault="000B4689" w:rsidP="00BB3ACE">
      <w:r>
        <w:tab/>
        <w:t xml:space="preserve">S params: </w:t>
      </w:r>
      <w:proofErr w:type="spellStart"/>
      <w:r>
        <w:t>lmax</w:t>
      </w:r>
      <w:proofErr w:type="spellEnd"/>
      <w:r>
        <w:t xml:space="preserve">, depth, k, interbirth, </w:t>
      </w:r>
      <w:proofErr w:type="spellStart"/>
      <w:r>
        <w:t>amax</w:t>
      </w:r>
      <w:proofErr w:type="spellEnd"/>
      <w:r>
        <w:t>, litter size, offspring size, trophic level</w:t>
      </w:r>
    </w:p>
    <w:p w14:paraId="7CFE2451" w14:textId="1103B8B4" w:rsidR="000B4689" w:rsidRDefault="000B4689" w:rsidP="00BB3ACE">
      <w:r>
        <w:t>Model takes forever to run (11hours). WAIC much lower for mixed effects than for fixed effects (model 2). Lots of the S parameters don’t make any difference at all, probably not necessary.</w:t>
      </w:r>
      <w:r w:rsidR="00780DBE">
        <w:t xml:space="preserve"> Bad datapoints </w:t>
      </w:r>
      <w:r w:rsidR="00780DBE">
        <w:lastRenderedPageBreak/>
        <w:t>mostly in the middle of maturity ogives – probably a good thing as points in the middle should be driving the shape of the curve (as opposed to the points that are all on 0 and 1)</w:t>
      </w:r>
    </w:p>
    <w:p w14:paraId="578CF652" w14:textId="363C73B5" w:rsidR="000B4689" w:rsidRDefault="000B4689" w:rsidP="00BB3ACE">
      <w:r w:rsidRPr="000B4689">
        <w:rPr>
          <w:b/>
          <w:bCs/>
        </w:rPr>
        <w:t>Model 2</w:t>
      </w:r>
      <w:r>
        <w:t xml:space="preserve"> – fixed effects model (slope of maturity curve same for each stock, only intercept varies)</w:t>
      </w:r>
    </w:p>
    <w:p w14:paraId="482FB85A" w14:textId="56D17E92" w:rsidR="000B4689" w:rsidRDefault="000B4689" w:rsidP="00BB3ACE">
      <w:r>
        <w:tab/>
        <w:t>Same parameters as model 1, runs faster, fit is worse</w:t>
      </w:r>
      <w:r w:rsidR="00780DBE">
        <w:t xml:space="preserve"> (higher WAIC)</w:t>
      </w:r>
      <w:r>
        <w:t>, 2 model runs (see trace plots) give different results which is not good, caterpillars not as fuzzy, ‘bad’ datapoints (points driving change in fit because they don’t follow the slope as nicely as other points) are</w:t>
      </w:r>
      <w:r w:rsidR="00780DBE">
        <w:t xml:space="preserve"> scattered throughout</w:t>
      </w:r>
    </w:p>
    <w:p w14:paraId="3DF1952F" w14:textId="00B49939" w:rsidR="00780DBE" w:rsidRDefault="00780DBE" w:rsidP="00BB3ACE">
      <w:r w:rsidRPr="00780DBE">
        <w:rPr>
          <w:b/>
          <w:bCs/>
        </w:rPr>
        <w:t>Model 3</w:t>
      </w:r>
      <w:r>
        <w:t xml:space="preserve"> – also called </w:t>
      </w:r>
      <w:proofErr w:type="spellStart"/>
      <w:r>
        <w:t>maturity_model_habitat</w:t>
      </w:r>
      <w:proofErr w:type="spellEnd"/>
      <w:r>
        <w:t>, mixed effects model same as 1 except with categorical habitat variable. Seems to work with habitat written in as a dummy variable, but I can’t get habitat to work as an index variable (</w:t>
      </w:r>
      <w:proofErr w:type="spellStart"/>
      <w:r>
        <w:t>aaron</w:t>
      </w:r>
      <w:proofErr w:type="spellEnd"/>
      <w:r>
        <w:t xml:space="preserve"> says this is preferable)</w:t>
      </w:r>
    </w:p>
    <w:p w14:paraId="2B66DD00" w14:textId="5E6B178F" w:rsidR="00780DBE" w:rsidRDefault="00780DBE" w:rsidP="00BB3ACE">
      <w:r w:rsidRPr="00780DBE">
        <w:rPr>
          <w:b/>
          <w:bCs/>
        </w:rPr>
        <w:t>Model 4</w:t>
      </w:r>
      <w:r>
        <w:t xml:space="preserve"> – same as model 1 except with litter size and offspring size relative to maternal body size. Intent is to make sure I’m looking at differences between species, not within species.   Turns out it doesn’t make any meaningful difference to model results</w:t>
      </w:r>
    </w:p>
    <w:p w14:paraId="6EF4F048" w14:textId="31879D18" w:rsidR="00780DBE" w:rsidRDefault="00780DBE" w:rsidP="00BB3ACE">
      <w:r w:rsidRPr="00780DBE">
        <w:rPr>
          <w:b/>
          <w:bCs/>
        </w:rPr>
        <w:t>Model 5</w:t>
      </w:r>
      <w:r>
        <w:t xml:space="preserve"> – same as model 2 except with litter size and offspring size relative to maternal body size.  Model results are pretty much the same</w:t>
      </w:r>
    </w:p>
    <w:p w14:paraId="43E7CAC5" w14:textId="7C00843E" w:rsidR="00780DBE" w:rsidRDefault="00780DBE" w:rsidP="00BB3ACE">
      <w:r w:rsidRPr="00AC70FD">
        <w:rPr>
          <w:b/>
          <w:bCs/>
        </w:rPr>
        <w:t>Model 6</w:t>
      </w:r>
      <w:r>
        <w:t xml:space="preserve"> </w:t>
      </w:r>
      <w:r w:rsidR="00AC70FD">
        <w:t>–</w:t>
      </w:r>
      <w:r>
        <w:t xml:space="preserve"> </w:t>
      </w:r>
      <w:r w:rsidR="00AC70FD">
        <w:t>same as model 2 but with only a50 parameters</w:t>
      </w:r>
      <w:r w:rsidR="00DA73D4">
        <w:t xml:space="preserve">. Fixed effects models (6&amp;7) have more bad data points than mixed effects models (8&amp;9). WAIC values higher for both 6&amp;7 compared to 8&amp;9. runs faster than model 7. </w:t>
      </w:r>
    </w:p>
    <w:p w14:paraId="6B3F31E1" w14:textId="1AA56E56" w:rsidR="00AC70FD" w:rsidRDefault="00AC70FD" w:rsidP="00BB3ACE">
      <w:r w:rsidRPr="00AC70FD">
        <w:rPr>
          <w:b/>
          <w:bCs/>
        </w:rPr>
        <w:t>Model 7</w:t>
      </w:r>
      <w:r>
        <w:t xml:space="preserve"> – </w:t>
      </w:r>
      <w:r w:rsidR="00DA73D4">
        <w:t>same as model 2 but s parameters only.</w:t>
      </w:r>
      <w:r w:rsidR="00732D83">
        <w:t xml:space="preserve"> Without a50 parameters, none of the s parameters have an effect on maturity</w:t>
      </w:r>
    </w:p>
    <w:p w14:paraId="1C2F621E" w14:textId="7C123C34" w:rsidR="00AC70FD" w:rsidRDefault="00AC70FD" w:rsidP="00BB3ACE">
      <w:r w:rsidRPr="00AC70FD">
        <w:rPr>
          <w:b/>
          <w:bCs/>
        </w:rPr>
        <w:t>Model 8</w:t>
      </w:r>
      <w:r>
        <w:t xml:space="preserve"> – </w:t>
      </w:r>
      <w:r w:rsidR="00DA73D4">
        <w:t>same as model 1 but a50 parameters only.  WAIC values lower again for both mixed effects models compared to fixed effects m</w:t>
      </w:r>
      <w:r w:rsidR="00732D83">
        <w:t>odels.  This one ran much longer than model 9 (4 hrs vs 9 hrs)</w:t>
      </w:r>
    </w:p>
    <w:p w14:paraId="684184F1" w14:textId="6F6FD1C5" w:rsidR="00732D83" w:rsidRDefault="00AC70FD" w:rsidP="00732D83">
      <w:r w:rsidRPr="00AC70FD">
        <w:rPr>
          <w:b/>
          <w:bCs/>
        </w:rPr>
        <w:t>Model 9</w:t>
      </w:r>
      <w:r>
        <w:t xml:space="preserve"> – </w:t>
      </w:r>
      <w:r w:rsidR="00DA73D4">
        <w:t>same as model 1 but s params only</w:t>
      </w:r>
      <w:r w:rsidR="00732D83">
        <w:t xml:space="preserve">. Without a50 parameters, none of the s parameters have an effect on maturity.  </w:t>
      </w:r>
    </w:p>
    <w:p w14:paraId="2FCF644F" w14:textId="362C4F26" w:rsidR="001E736D" w:rsidRDefault="001E736D" w:rsidP="00732D83">
      <w:r>
        <w:t xml:space="preserve">After running models 1-9, decided to make following parameter changes: a50 = </w:t>
      </w:r>
      <w:proofErr w:type="spellStart"/>
      <w:r>
        <w:t>amax</w:t>
      </w:r>
      <w:proofErr w:type="spellEnd"/>
      <w:r>
        <w:t xml:space="preserve">, depth, habitat, interbirth interval, </w:t>
      </w:r>
      <w:proofErr w:type="spellStart"/>
      <w:r>
        <w:t>lmax</w:t>
      </w:r>
      <w:proofErr w:type="spellEnd"/>
      <w:r>
        <w:t xml:space="preserve">, offspring size, trophic level, litter size. S= k, trophic level, </w:t>
      </w:r>
      <w:proofErr w:type="spellStart"/>
      <w:r>
        <w:t>amax</w:t>
      </w:r>
      <w:proofErr w:type="spellEnd"/>
      <w:r>
        <w:t xml:space="preserve">, habitat.  </w:t>
      </w:r>
    </w:p>
    <w:p w14:paraId="5CE52FE2" w14:textId="6F1D3605" w:rsidR="001E736D" w:rsidRDefault="001E736D" w:rsidP="00732D83">
      <w:proofErr w:type="spellStart"/>
      <w:r w:rsidRPr="0084175D">
        <w:rPr>
          <w:b/>
          <w:bCs/>
        </w:rPr>
        <w:t>Maturity_model_depth</w:t>
      </w:r>
      <w:proofErr w:type="spellEnd"/>
      <w:r>
        <w:t xml:space="preserve"> – ran mixed effects model with different depth measurements to see which one is better. </w:t>
      </w:r>
      <w:proofErr w:type="spellStart"/>
      <w:r>
        <w:t>Max_depth</w:t>
      </w:r>
      <w:proofErr w:type="spellEnd"/>
      <w:r>
        <w:t xml:space="preserve"> turns out has the strongest effect on maturity. Average depth is ok, and </w:t>
      </w:r>
      <w:proofErr w:type="spellStart"/>
      <w:r>
        <w:t>min_Depth</w:t>
      </w:r>
      <w:proofErr w:type="spellEnd"/>
      <w:r>
        <w:t xml:space="preserve"> is a poor predictor.  </w:t>
      </w:r>
    </w:p>
    <w:p w14:paraId="46DE6FEE" w14:textId="3375610F" w:rsidR="001E736D" w:rsidRDefault="001E736D" w:rsidP="00732D83">
      <w:r w:rsidRPr="001E736D">
        <w:rPr>
          <w:b/>
          <w:bCs/>
        </w:rPr>
        <w:t>Models 10 &amp; 11</w:t>
      </w:r>
      <w:r>
        <w:t xml:space="preserve"> – </w:t>
      </w:r>
      <w:r w:rsidR="0084175D">
        <w:t xml:space="preserve">models compare fully parameterised model with a version where most of the s params are stripped out.  </w:t>
      </w:r>
      <w:r>
        <w:t xml:space="preserve">both </w:t>
      </w:r>
      <w:r w:rsidR="0084175D">
        <w:t xml:space="preserve">mixed effects models.  Both use depth max and the not relative versions of litter size and offspring size. </w:t>
      </w:r>
      <w:r w:rsidR="00381A39">
        <w:t xml:space="preserve"> Trophic has smaller effect in model 11 (stripped out) compared to model 10. K has slighter stronger effect for model 11 vs model 10. </w:t>
      </w:r>
      <w:r w:rsidR="0025469C">
        <w:t xml:space="preserve">WAIC values very close but slightly better for model 11. </w:t>
      </w:r>
      <w:r w:rsidR="0025469C">
        <w:t xml:space="preserve">Decided to move forward with model 11.  </w:t>
      </w:r>
    </w:p>
    <w:p w14:paraId="1F2E0F9B" w14:textId="77777777" w:rsidR="0025469C" w:rsidRDefault="0025469C" w:rsidP="00732D83">
      <w:r w:rsidRPr="0025469C">
        <w:rPr>
          <w:b/>
          <w:bCs/>
        </w:rPr>
        <w:t>Model</w:t>
      </w:r>
      <w:r>
        <w:rPr>
          <w:b/>
          <w:bCs/>
        </w:rPr>
        <w:t>s</w:t>
      </w:r>
      <w:r w:rsidRPr="0025469C">
        <w:rPr>
          <w:b/>
          <w:bCs/>
        </w:rPr>
        <w:t xml:space="preserve"> 12</w:t>
      </w:r>
      <w:r>
        <w:t xml:space="preserve"> </w:t>
      </w:r>
      <w:r w:rsidRPr="0025469C">
        <w:rPr>
          <w:b/>
          <w:bCs/>
        </w:rPr>
        <w:t>&amp; 13</w:t>
      </w:r>
      <w:r>
        <w:t>- same as models 10&amp; 11 but with temperature and habitat added (habitat as dummy). (unfinished)</w:t>
      </w:r>
    </w:p>
    <w:p w14:paraId="3137EED2" w14:textId="4D8C6C93" w:rsidR="0025469C" w:rsidRDefault="0025469C" w:rsidP="00732D83">
      <w:r>
        <w:t xml:space="preserve"> </w:t>
      </w:r>
    </w:p>
    <w:p w14:paraId="205BE58A" w14:textId="349610C8" w:rsidR="00AC70FD" w:rsidRDefault="00AC70FD" w:rsidP="00BB3ACE"/>
    <w:p w14:paraId="7EC2794D" w14:textId="77777777" w:rsidR="00AC70FD" w:rsidRPr="00BB3ACE" w:rsidRDefault="00AC70FD" w:rsidP="00BB3ACE"/>
    <w:p w14:paraId="10B55AFA" w14:textId="11F17A49" w:rsidR="00F65DF0" w:rsidRDefault="00F65DF0" w:rsidP="00F65DF0">
      <w:pPr>
        <w:pStyle w:val="Heading1"/>
      </w:pPr>
      <w:r>
        <w:t>Data</w:t>
      </w:r>
    </w:p>
    <w:p w14:paraId="77ED00DB" w14:textId="14B2C736" w:rsidR="00B4747E" w:rsidRDefault="00B4747E" w:rsidP="00B4747E">
      <w:r>
        <w:t>Data come from stock assessments and from papers</w:t>
      </w:r>
    </w:p>
    <w:p w14:paraId="29911665" w14:textId="6B6C7FE9" w:rsidR="00B4747E" w:rsidRDefault="00B4747E" w:rsidP="00B4747E">
      <w:pPr>
        <w:pStyle w:val="ListParagraph"/>
        <w:numPr>
          <w:ilvl w:val="0"/>
          <w:numId w:val="2"/>
        </w:numPr>
      </w:pPr>
      <w:r>
        <w:t>Initial data collection stage just looked at stock assessments because more likely to have maturity, fecundity and natural mortality in one document</w:t>
      </w:r>
    </w:p>
    <w:p w14:paraId="3C73F2CD" w14:textId="10BF86BB" w:rsidR="00B4747E" w:rsidRPr="00B4747E" w:rsidRDefault="00B4747E" w:rsidP="00B4747E">
      <w:pPr>
        <w:pStyle w:val="ListParagraph"/>
        <w:numPr>
          <w:ilvl w:val="0"/>
          <w:numId w:val="2"/>
        </w:numPr>
      </w:pPr>
      <w:r>
        <w:t>Second data collection stage looking at papers with more specific focus</w:t>
      </w:r>
    </w:p>
    <w:p w14:paraId="68008CAA" w14:textId="03FFC9B8" w:rsidR="00A85FF1" w:rsidRPr="00A85FF1" w:rsidRDefault="00A85FF1" w:rsidP="00A85FF1">
      <w:pPr>
        <w:pStyle w:val="Heading2"/>
      </w:pPr>
      <w:r>
        <w:t>Stock Assessments</w:t>
      </w:r>
    </w:p>
    <w:p w14:paraId="55FA9F8D" w14:textId="57798A00" w:rsidR="006E551D" w:rsidRDefault="006E551D" w:rsidP="006E551D">
      <w:r w:rsidRPr="00FB5E7D">
        <w:t xml:space="preserve">Gulf of Mexico blacktip shark (Carcharhinus </w:t>
      </w:r>
      <w:proofErr w:type="spellStart"/>
      <w:r w:rsidRPr="00FB5E7D">
        <w:t>limbatus</w:t>
      </w:r>
      <w:proofErr w:type="spellEnd"/>
      <w:r w:rsidRPr="00FB5E7D">
        <w:t>, Carcharhinidae) stock assessment (NMFS 2012</w:t>
      </w:r>
    </w:p>
    <w:p w14:paraId="0AC7D298" w14:textId="23CDFFB6" w:rsidR="006E551D" w:rsidRDefault="006E551D" w:rsidP="006E551D">
      <w:r w:rsidRPr="00203721">
        <w:t>NMFS (2012). Southeast Data, Assessment and Review (SEDAR) 29: Stock assessment report—Gulf of Mexico blacktip shark. North Charleston, SC, USA. Retrieved from http://sedarweb.org/docs/sar/ S29_GOM%20blacktip%20report_SAR_final.pdf</w:t>
      </w:r>
    </w:p>
    <w:p w14:paraId="2EE6DA0D" w14:textId="0640176A" w:rsidR="006E551D" w:rsidRDefault="006E551D" w:rsidP="006E551D"/>
    <w:p w14:paraId="6947ED7A" w14:textId="619D1959" w:rsidR="006E551D" w:rsidRDefault="006E551D" w:rsidP="006E551D">
      <w:r>
        <w:t>Stock</w:t>
      </w:r>
      <w:r w:rsidR="0031281B">
        <w:t xml:space="preserve"> assessments</w:t>
      </w:r>
      <w:r>
        <w:t xml:space="preserve"> in Cortes &amp; Brooks 2018</w:t>
      </w:r>
    </w:p>
    <w:p w14:paraId="7E757313" w14:textId="23B3C0DF" w:rsidR="0031281B" w:rsidRDefault="0031281B" w:rsidP="006E551D">
      <w:r>
        <w:t>Stock assessment from Brooks 2010</w:t>
      </w:r>
    </w:p>
    <w:p w14:paraId="076E4979" w14:textId="77777777" w:rsidR="006E551D" w:rsidRDefault="006E551D" w:rsidP="006E551D">
      <w:pPr>
        <w:pStyle w:val="Heading3"/>
      </w:pPr>
      <w:r>
        <w:t xml:space="preserve">Stocks in </w:t>
      </w:r>
      <w:proofErr w:type="spellStart"/>
      <w:r>
        <w:t>Simpfendorder</w:t>
      </w:r>
      <w:proofErr w:type="spellEnd"/>
      <w:r>
        <w:t xml:space="preserve"> &amp; </w:t>
      </w:r>
      <w:proofErr w:type="spellStart"/>
      <w:r>
        <w:t>Dulvy</w:t>
      </w:r>
      <w:proofErr w:type="spellEnd"/>
      <w:r>
        <w:t xml:space="preserve"> 2017</w:t>
      </w:r>
    </w:p>
    <w:p w14:paraId="2D056CDE" w14:textId="77777777" w:rsidR="006E551D" w:rsidRDefault="006E551D" w:rsidP="006E551D">
      <w:r>
        <w:t>65 stock assessments. Reefs sharks include…</w:t>
      </w:r>
    </w:p>
    <w:p w14:paraId="442E462F" w14:textId="77777777" w:rsidR="006E551D" w:rsidRDefault="006E551D" w:rsidP="006E551D">
      <w:r w:rsidRPr="003C25A5">
        <w:rPr>
          <w:b/>
        </w:rPr>
        <w:t>Sustainable and with management:</w:t>
      </w:r>
      <w:r>
        <w:t xml:space="preserve"> Northern </w:t>
      </w:r>
      <w:proofErr w:type="spellStart"/>
      <w:r>
        <w:t>Aus</w:t>
      </w:r>
      <w:proofErr w:type="spellEnd"/>
      <w:r>
        <w:t xml:space="preserve"> Australian Blacktip, Gulf of Mexico Blacktip, Gulf of Mexico Bonnethead, NW Atlantic </w:t>
      </w:r>
      <w:proofErr w:type="spellStart"/>
      <w:r>
        <w:t>finetooth</w:t>
      </w:r>
      <w:proofErr w:type="spellEnd"/>
      <w:r>
        <w:t xml:space="preserve">, </w:t>
      </w:r>
    </w:p>
    <w:p w14:paraId="3E474221" w14:textId="77777777" w:rsidR="006E551D" w:rsidRDefault="006E551D" w:rsidP="006E551D">
      <w:r w:rsidRPr="005B0C34">
        <w:rPr>
          <w:b/>
        </w:rPr>
        <w:t>Sustainable, no management:</w:t>
      </w:r>
      <w:r>
        <w:t xml:space="preserve"> Queensland </w:t>
      </w:r>
      <w:proofErr w:type="spellStart"/>
      <w:r>
        <w:t>pigeye</w:t>
      </w:r>
      <w:proofErr w:type="spellEnd"/>
      <w:r>
        <w:t xml:space="preserve">, Queensland spinner, Queensland </w:t>
      </w:r>
      <w:proofErr w:type="spellStart"/>
      <w:r>
        <w:t>spottail</w:t>
      </w:r>
      <w:proofErr w:type="spellEnd"/>
      <w:r>
        <w:t xml:space="preserve">, </w:t>
      </w:r>
    </w:p>
    <w:p w14:paraId="4EC0C9A6" w14:textId="77777777" w:rsidR="006E551D" w:rsidRDefault="006E551D" w:rsidP="006E551D">
      <w:r w:rsidRPr="0059418C">
        <w:rPr>
          <w:b/>
        </w:rPr>
        <w:t>Rebuilding</w:t>
      </w:r>
      <w:r>
        <w:t xml:space="preserve">: Western Australia Dusky, WA Sandbar, NW Atlantic sandbar, </w:t>
      </w:r>
    </w:p>
    <w:p w14:paraId="5504C117" w14:textId="77777777" w:rsidR="006E551D" w:rsidRPr="00190973" w:rsidRDefault="006E551D" w:rsidP="006E551D">
      <w:r w:rsidRPr="0059418C">
        <w:rPr>
          <w:b/>
        </w:rPr>
        <w:t>Not sustainable</w:t>
      </w:r>
      <w:r>
        <w:t>: Queensland Australian Blacktip, NW Atlantic Blacknose, NW Atlantic Blacktip, India Blacktip, NW Atlantic Dusky, NW Atlantic scalloped hammerhead</w:t>
      </w:r>
    </w:p>
    <w:p w14:paraId="32707CC0" w14:textId="77777777" w:rsidR="006E551D" w:rsidRDefault="006E551D" w:rsidP="006E551D">
      <w:r w:rsidRPr="00EB3566">
        <w:rPr>
          <w:rStyle w:val="Heading3Char"/>
        </w:rPr>
        <w:t>AU 2015</w:t>
      </w:r>
      <w:r>
        <w:t xml:space="preserve"> – has von </w:t>
      </w:r>
      <w:proofErr w:type="spellStart"/>
      <w:r>
        <w:t>Bertalanffy</w:t>
      </w:r>
      <w:proofErr w:type="spellEnd"/>
      <w:r>
        <w:t xml:space="preserve"> growth parameters for 23 stocks</w:t>
      </w:r>
    </w:p>
    <w:p w14:paraId="206EB316" w14:textId="77777777" w:rsidR="006E551D" w:rsidRDefault="006E551D" w:rsidP="006E551D">
      <w:r>
        <w:t>Stocks in Clarke &amp; Hoyle 2014</w:t>
      </w:r>
    </w:p>
    <w:p w14:paraId="51D90498" w14:textId="52EDDA11" w:rsidR="006E551D" w:rsidRDefault="006E551D" w:rsidP="006E551D">
      <w:r>
        <w:t>Harry et al 2016</w:t>
      </w:r>
    </w:p>
    <w:p w14:paraId="0D921E81" w14:textId="77777777" w:rsidR="006E551D" w:rsidRPr="00A23521" w:rsidRDefault="006E551D" w:rsidP="006E551D">
      <w:pPr>
        <w:rPr>
          <w:lang w:val="en-CA"/>
        </w:rPr>
      </w:pPr>
      <w:r w:rsidRPr="00A23521">
        <w:rPr>
          <w:lang w:val="en-CA"/>
        </w:rPr>
        <w:t xml:space="preserve">Barker &amp; </w:t>
      </w:r>
      <w:proofErr w:type="spellStart"/>
      <w:r w:rsidRPr="00A23521">
        <w:rPr>
          <w:lang w:val="en-CA"/>
        </w:rPr>
        <w:t>Schleussel</w:t>
      </w:r>
      <w:proofErr w:type="spellEnd"/>
      <w:r w:rsidRPr="00A23521">
        <w:rPr>
          <w:lang w:val="en-CA"/>
        </w:rPr>
        <w:t xml:space="preserve"> 2005 – </w:t>
      </w:r>
      <w:proofErr w:type="spellStart"/>
      <w:r w:rsidRPr="00A23521">
        <w:rPr>
          <w:lang w:val="en-CA"/>
        </w:rPr>
        <w:t>bayesian</w:t>
      </w:r>
      <w:proofErr w:type="spellEnd"/>
      <w:r w:rsidRPr="00A23521">
        <w:rPr>
          <w:lang w:val="en-CA"/>
        </w:rPr>
        <w:t xml:space="preserve"> production modelling</w:t>
      </w:r>
    </w:p>
    <w:p w14:paraId="39A8E1D4" w14:textId="77777777" w:rsidR="006E551D" w:rsidRPr="00A47CDC" w:rsidRDefault="006E551D" w:rsidP="006E551D">
      <w:pPr>
        <w:rPr>
          <w:lang w:val="en-CA"/>
        </w:rPr>
      </w:pPr>
      <w:r w:rsidRPr="00A47CDC">
        <w:rPr>
          <w:lang w:val="en-CA"/>
        </w:rPr>
        <w:t xml:space="preserve">Brooks et al 2010 has </w:t>
      </w:r>
      <w:r>
        <w:rPr>
          <w:lang w:val="en-CA"/>
        </w:rPr>
        <w:t>biological parameters for dusky sharks</w:t>
      </w:r>
    </w:p>
    <w:p w14:paraId="1EEC46E1" w14:textId="77777777" w:rsidR="006E551D" w:rsidRPr="00A47CDC" w:rsidRDefault="006E551D" w:rsidP="006E551D">
      <w:pPr>
        <w:pStyle w:val="Heading3"/>
        <w:rPr>
          <w:lang w:val="en-CA"/>
        </w:rPr>
      </w:pPr>
      <w:proofErr w:type="spellStart"/>
      <w:r w:rsidRPr="00A47CDC">
        <w:rPr>
          <w:lang w:val="en-CA"/>
        </w:rPr>
        <w:t>Dulvy</w:t>
      </w:r>
      <w:proofErr w:type="spellEnd"/>
      <w:r w:rsidRPr="00A47CDC">
        <w:rPr>
          <w:lang w:val="en-CA"/>
        </w:rPr>
        <w:t xml:space="preserve"> et al 2008</w:t>
      </w:r>
    </w:p>
    <w:p w14:paraId="6967D671" w14:textId="77777777" w:rsidR="006E551D" w:rsidRDefault="006E551D" w:rsidP="006E551D">
      <w:pPr>
        <w:rPr>
          <w:lang w:val="en-CA"/>
        </w:rPr>
      </w:pPr>
      <w:r w:rsidRPr="00DA761A">
        <w:rPr>
          <w:lang w:val="en-CA"/>
        </w:rPr>
        <w:t>Life history parameters for 21 p</w:t>
      </w:r>
      <w:r>
        <w:rPr>
          <w:lang w:val="en-CA"/>
        </w:rPr>
        <w:t>elagic sharks</w:t>
      </w:r>
    </w:p>
    <w:p w14:paraId="597AD1E0" w14:textId="48D0A512" w:rsidR="006D67BC" w:rsidRDefault="00976300" w:rsidP="00976300">
      <w:pPr>
        <w:pStyle w:val="Heading3"/>
      </w:pPr>
      <w:r w:rsidRPr="00976300">
        <w:lastRenderedPageBreak/>
        <w:t>Cortes et al 2006 Stock Assessment for</w:t>
      </w:r>
      <w:r>
        <w:t xml:space="preserve"> Dusky </w:t>
      </w:r>
    </w:p>
    <w:p w14:paraId="07598BB1" w14:textId="7C95482B" w:rsidR="00976300" w:rsidRDefault="00C20876" w:rsidP="00976300">
      <w:r>
        <w:t>US Atlantic sharks are managed under the Fishery Management Plan for Atlantic Tunas, Swordfish and Sharks HMSFMP</w:t>
      </w:r>
    </w:p>
    <w:p w14:paraId="05FEA04F" w14:textId="4602096A" w:rsidR="00212C59" w:rsidRDefault="00F51131" w:rsidP="00F51131">
      <w:pPr>
        <w:pStyle w:val="Heading2"/>
      </w:pPr>
      <w:r>
        <w:t>Life History Covariates</w:t>
      </w:r>
    </w:p>
    <w:p w14:paraId="5E9E27E8" w14:textId="77777777" w:rsidR="00D817A1" w:rsidRPr="00D414D1" w:rsidRDefault="00D817A1" w:rsidP="00D817A1">
      <w:pPr>
        <w:rPr>
          <w:b/>
          <w:bCs/>
        </w:rPr>
      </w:pPr>
      <w:r w:rsidRPr="00D414D1">
        <w:rPr>
          <w:b/>
          <w:bCs/>
        </w:rPr>
        <w:t>Covariates:</w:t>
      </w:r>
    </w:p>
    <w:p w14:paraId="746DEAE9" w14:textId="77777777" w:rsidR="00D817A1" w:rsidRDefault="00D817A1" w:rsidP="00D817A1">
      <w:pPr>
        <w:pStyle w:val="ListParagraph"/>
        <w:numPr>
          <w:ilvl w:val="0"/>
          <w:numId w:val="2"/>
        </w:numPr>
      </w:pPr>
      <w:r>
        <w:t xml:space="preserve">Temperature preference and coastal vs open ocean </w:t>
      </w:r>
      <w:r>
        <w:fldChar w:fldCharType="begin" w:fldLock="1"/>
      </w:r>
      <w:r>
        <w:instrText>ADDIN CSL_CITATION {"citationItems":[{"id":"ITEM-1","itemData":{"author":[{"dropping-particle":"","family":"Simpfendorfer","given":"Colin A.","non-dropping-particle":"","parse-names":false,"suffix":""},{"dropping-particle":"","family":"McAuley","given":"Rory B.","non-dropping-particle":"","parse-names":false,"suffix":""},{"dropping-particle":"","family":"Chidlow","given":"Justin","non-dropping-particle":"","parse-names":false,"suffix":""},{"dropping-particle":"","family":"Unsworth","given":"Phil","non-dropping-particle":"","parse-names":false,"suffix":""}],"container-title":"Marine And Freshwater Research","id":"ITEM-1","issued":{"date-parts":[["2002"]]},"page":"567-573","title":"Validated age and growth of the dusky shark, Carcharhinus obscurus, from Western Australian waters","type":"article-journal","volume":"53"},"uris":["http://www.mendeley.com/documents/?uuid=359217c9-f372-4344-92d6-04245bc80a2b"]}],"mendeley":{"formattedCitation":"(Simpfendorfer et al., 2002)","plainTextFormattedCitation":"(Simpfendorfer et al., 2002)","previouslyFormattedCitation":"(Simpfendorfer et al., 2002)"},"properties":{"noteIndex":0},"schema":"https://github.com/citation-style-language/schema/raw/master/csl-citation.json"}</w:instrText>
      </w:r>
      <w:r>
        <w:fldChar w:fldCharType="separate"/>
      </w:r>
      <w:r w:rsidRPr="00532BF1">
        <w:rPr>
          <w:noProof/>
        </w:rPr>
        <w:t>(Simpfendorfer et al., 2002)</w:t>
      </w:r>
      <w:r>
        <w:fldChar w:fldCharType="end"/>
      </w:r>
    </w:p>
    <w:p w14:paraId="37D9E19C" w14:textId="77777777" w:rsidR="00D817A1" w:rsidRDefault="00D817A1" w:rsidP="00D817A1">
      <w:pPr>
        <w:pStyle w:val="ListParagraph"/>
        <w:numPr>
          <w:ilvl w:val="0"/>
          <w:numId w:val="2"/>
        </w:numPr>
      </w:pPr>
      <w:r>
        <w:t xml:space="preserve">Use of nursery areas (carcharhinids using nursery areas tend to have slower growth rates) see </w:t>
      </w:r>
      <w:r>
        <w:fldChar w:fldCharType="begin" w:fldLock="1"/>
      </w:r>
      <w:r>
        <w:instrText>ADDIN CSL_CITATION {"citationItems":[{"id":"ITEM-1","itemData":{"author":[{"dropping-particle":"","family":"Branstetter","given":"S.","non-dropping-particle":"","parse-names":false,"suffix":""}],"container-title":"‘Elasmobranchs as Living Resources: Advances in the Biology, Ecology, Systematics and the Status of the Fisheries","editor":[{"dropping-particle":"","family":"Pratt","given":"H.L.","non-dropping-particle":"","parse-names":false,"suffix":""},{"dropping-particle":"","family":"Gruber","given":"S. H.","non-dropping-particle":"","parse-names":false,"suffix":""},{"dropping-particle":"","family":"Taniuchi","given":"Toru","non-dropping-particle":"","parse-names":false,"suffix":""}],"id":"ITEM-1","issued":{"date-parts":[["1990"]]},"page":"17–28","publisher":"US Department of Commerce, NOAA Technical Report, National Marine Fisheries Service","title":"Early life-history implications of selected carcharhinoid and lamnoid sharks of the northwest Atlantic","type":"chapter"},"uris":["http://www.mendeley.com/documents/?uuid=deae3ed3-a416-4676-a5f1-60da8452691f"]}],"mendeley":{"formattedCitation":"(Branstetter, 1990)","plainTextFormattedCitation":"(Branstetter, 1990)","previouslyFormattedCitation":"(Branstetter, 1990)"},"properties":{"noteIndex":0},"schema":"https://github.com/citation-style-language/schema/raw/master/csl-citation.json"}</w:instrText>
      </w:r>
      <w:r>
        <w:fldChar w:fldCharType="separate"/>
      </w:r>
      <w:r w:rsidRPr="003243B4">
        <w:rPr>
          <w:noProof/>
        </w:rPr>
        <w:t>(Branstetter, 1990)</w:t>
      </w:r>
      <w:r>
        <w:fldChar w:fldCharType="end"/>
      </w:r>
    </w:p>
    <w:p w14:paraId="3CB0E5FA" w14:textId="77777777" w:rsidR="00D817A1" w:rsidRDefault="00D817A1" w:rsidP="00D817A1">
      <w:pPr>
        <w:pStyle w:val="ListParagraph"/>
        <w:numPr>
          <w:ilvl w:val="0"/>
          <w:numId w:val="2"/>
        </w:numPr>
      </w:pPr>
      <w:r>
        <w:t xml:space="preserve">Length at maturity, total length, species growth rate k (von </w:t>
      </w:r>
      <w:proofErr w:type="spellStart"/>
      <w:r>
        <w:t>Bertalanffy</w:t>
      </w:r>
      <w:proofErr w:type="spellEnd"/>
      <w:r>
        <w:t xml:space="preserve"> parameter), intrinsic rate of increase r, age at 50 maturity a50, maximum age, (Frisk 2011, Hutchings 2012)</w:t>
      </w:r>
    </w:p>
    <w:p w14:paraId="69738C86" w14:textId="77777777" w:rsidR="00D817A1" w:rsidRDefault="00D817A1" w:rsidP="00D817A1">
      <w:pPr>
        <w:pStyle w:val="ListParagraph"/>
        <w:numPr>
          <w:ilvl w:val="0"/>
          <w:numId w:val="2"/>
        </w:numPr>
      </w:pPr>
      <w:r>
        <w:t xml:space="preserve">Fecundity </w:t>
      </w:r>
    </w:p>
    <w:p w14:paraId="10E2CF51" w14:textId="77777777" w:rsidR="00D817A1" w:rsidRDefault="00D817A1" w:rsidP="00D817A1">
      <w:pPr>
        <w:pStyle w:val="ListParagraph"/>
        <w:numPr>
          <w:ilvl w:val="0"/>
          <w:numId w:val="2"/>
        </w:numPr>
      </w:pPr>
      <w:r>
        <w:t>Genus (relatedness)- is this a nuisance variable?</w:t>
      </w:r>
    </w:p>
    <w:p w14:paraId="683819B6" w14:textId="4883F39F" w:rsidR="00D817A1" w:rsidRDefault="00D817A1" w:rsidP="00D817A1">
      <w:pPr>
        <w:pStyle w:val="ListParagraph"/>
        <w:numPr>
          <w:ilvl w:val="0"/>
          <w:numId w:val="2"/>
        </w:numPr>
      </w:pPr>
      <w:r>
        <w:t xml:space="preserve">From </w:t>
      </w:r>
      <w:proofErr w:type="spellStart"/>
      <w:r>
        <w:t>Beukhof</w:t>
      </w:r>
      <w:proofErr w:type="spellEnd"/>
      <w:r>
        <w:t xml:space="preserve"> dataset: habitat, feeding mode, body shape, offspring size, spawning type</w:t>
      </w:r>
    </w:p>
    <w:p w14:paraId="0925FA4D" w14:textId="77777777" w:rsidR="00D817A1" w:rsidRDefault="00D817A1" w:rsidP="00D817A1">
      <w:pPr>
        <w:pStyle w:val="ListParagraph"/>
        <w:numPr>
          <w:ilvl w:val="0"/>
          <w:numId w:val="2"/>
        </w:numPr>
      </w:pPr>
    </w:p>
    <w:p w14:paraId="5386252D" w14:textId="40844E0B" w:rsidR="00D817A1" w:rsidRDefault="00D817A1" w:rsidP="00D817A1"/>
    <w:p w14:paraId="3E54711B" w14:textId="77777777" w:rsidR="00D817A1" w:rsidRPr="00D414D1" w:rsidRDefault="00D817A1" w:rsidP="00D817A1">
      <w:pPr>
        <w:rPr>
          <w:b/>
          <w:bCs/>
        </w:rPr>
      </w:pPr>
      <w:r w:rsidRPr="00D414D1">
        <w:rPr>
          <w:b/>
          <w:bCs/>
        </w:rPr>
        <w:t>Sources:</w:t>
      </w:r>
    </w:p>
    <w:p w14:paraId="2EB2DAC9" w14:textId="77777777" w:rsidR="00D817A1" w:rsidRDefault="00D817A1" w:rsidP="00D817A1"/>
    <w:p w14:paraId="19CF072E" w14:textId="35FFB8EE" w:rsidR="00F51131" w:rsidRDefault="00F51131" w:rsidP="00F51131">
      <w:r>
        <w:t xml:space="preserve">Dusky – </w:t>
      </w:r>
      <w:proofErr w:type="spellStart"/>
      <w:r>
        <w:t>Compagno</w:t>
      </w:r>
      <w:proofErr w:type="spellEnd"/>
      <w:r>
        <w:t xml:space="preserve"> 1984, </w:t>
      </w:r>
      <w:proofErr w:type="spellStart"/>
      <w:r>
        <w:t>Musick</w:t>
      </w:r>
      <w:proofErr w:type="spellEnd"/>
      <w:r>
        <w:t xml:space="preserve"> 1993</w:t>
      </w:r>
      <w:r w:rsidR="005E3304">
        <w:t xml:space="preserve">, </w:t>
      </w:r>
      <w:proofErr w:type="spellStart"/>
      <w:r w:rsidR="009B7E8D">
        <w:t>Musick</w:t>
      </w:r>
      <w:proofErr w:type="spellEnd"/>
      <w:r w:rsidR="009B7E8D">
        <w:t xml:space="preserve"> &amp; </w:t>
      </w:r>
      <w:proofErr w:type="spellStart"/>
      <w:r w:rsidR="009B7E8D">
        <w:t>Colvocoresses</w:t>
      </w:r>
      <w:proofErr w:type="spellEnd"/>
      <w:r w:rsidR="009B7E8D">
        <w:t xml:space="preserve"> 1986, Castro 1993</w:t>
      </w:r>
      <w:r w:rsidR="00462E76">
        <w:t xml:space="preserve">, </w:t>
      </w:r>
      <w:proofErr w:type="spellStart"/>
      <w:r w:rsidR="00462E76">
        <w:t>Natanson</w:t>
      </w:r>
      <w:proofErr w:type="spellEnd"/>
      <w:r w:rsidR="00462E76">
        <w:t xml:space="preserve"> 1995</w:t>
      </w:r>
      <w:r>
        <w:t xml:space="preserve"> from Cortes 2006</w:t>
      </w:r>
    </w:p>
    <w:p w14:paraId="2831E4AC" w14:textId="77777777" w:rsidR="00D414D1" w:rsidRDefault="00D414D1" w:rsidP="00D414D1">
      <w:pPr>
        <w:rPr>
          <w:lang w:val="en-CA"/>
        </w:rPr>
      </w:pPr>
      <w:r>
        <w:rPr>
          <w:lang w:val="en-CA"/>
        </w:rPr>
        <w:t>Hutchings et al 2012</w:t>
      </w:r>
    </w:p>
    <w:p w14:paraId="1D1E61D2" w14:textId="77777777" w:rsidR="00D414D1" w:rsidRDefault="00D414D1" w:rsidP="00D414D1">
      <w:pPr>
        <w:rPr>
          <w:lang w:val="en-CA"/>
        </w:rPr>
      </w:pPr>
      <w:r>
        <w:rPr>
          <w:lang w:val="en-CA"/>
        </w:rPr>
        <w:t>Longline data from Hansell et al 2018</w:t>
      </w:r>
    </w:p>
    <w:p w14:paraId="2E665E06" w14:textId="319BFE0D" w:rsidR="00D414D1" w:rsidRPr="00D414D1" w:rsidRDefault="00D414D1" w:rsidP="00F51131">
      <w:pPr>
        <w:rPr>
          <w:lang w:val="en-CA"/>
        </w:rPr>
      </w:pPr>
      <w:r>
        <w:rPr>
          <w:lang w:val="en-CA"/>
        </w:rPr>
        <w:t xml:space="preserve">Robbins 2006 see for white-tip and grey reef sharks in </w:t>
      </w:r>
      <w:proofErr w:type="spellStart"/>
      <w:r>
        <w:rPr>
          <w:lang w:val="en-CA"/>
        </w:rPr>
        <w:t>australia</w:t>
      </w:r>
      <w:proofErr w:type="spellEnd"/>
    </w:p>
    <w:p w14:paraId="0F49E6FD" w14:textId="4031A947" w:rsidR="00D414D1" w:rsidRDefault="00D414D1" w:rsidP="00D414D1">
      <w:pPr>
        <w:rPr>
          <w:b/>
          <w:bCs/>
        </w:rPr>
      </w:pPr>
      <w:r w:rsidRPr="00D414D1">
        <w:rPr>
          <w:b/>
          <w:bCs/>
        </w:rPr>
        <w:t>Notes on data collection:</w:t>
      </w:r>
    </w:p>
    <w:p w14:paraId="4C37DB24" w14:textId="69BBA718" w:rsidR="00D414D1" w:rsidRPr="00D414D1" w:rsidRDefault="00D414D1" w:rsidP="00D414D1">
      <w:r>
        <w:t>Data is included in the master table preferentially by source.  Highest priority inclusion status = data from peer-reviewed papers or fisheries management documents e.g. stock assessments. 2</w:t>
      </w:r>
      <w:r w:rsidRPr="00D414D1">
        <w:rPr>
          <w:vertAlign w:val="superscript"/>
        </w:rPr>
        <w:t>nd</w:t>
      </w:r>
      <w:r>
        <w:t xml:space="preserve"> tier is data from </w:t>
      </w:r>
      <w:proofErr w:type="spellStart"/>
      <w:r>
        <w:t>Beukhof</w:t>
      </w:r>
      <w:proofErr w:type="spellEnd"/>
      <w:r>
        <w:t xml:space="preserve"> dataset. 3</w:t>
      </w:r>
      <w:r w:rsidRPr="00D414D1">
        <w:rPr>
          <w:vertAlign w:val="superscript"/>
        </w:rPr>
        <w:t>rd</w:t>
      </w:r>
      <w:r>
        <w:t xml:space="preserve"> tier is data from </w:t>
      </w:r>
      <w:proofErr w:type="spellStart"/>
      <w:r>
        <w:t>FishBase</w:t>
      </w:r>
      <w:proofErr w:type="spellEnd"/>
      <w:r>
        <w:t>.</w:t>
      </w:r>
    </w:p>
    <w:p w14:paraId="3B3E8B46" w14:textId="06801E74" w:rsidR="006D67BC" w:rsidRPr="00DA761A" w:rsidRDefault="006D67BC" w:rsidP="006D67BC">
      <w:pPr>
        <w:pStyle w:val="Heading2"/>
        <w:rPr>
          <w:lang w:val="en-CA"/>
        </w:rPr>
      </w:pPr>
      <w:r>
        <w:rPr>
          <w:lang w:val="en-CA"/>
        </w:rPr>
        <w:t xml:space="preserve">Equations </w:t>
      </w:r>
    </w:p>
    <w:p w14:paraId="0BF1CAB8" w14:textId="048FA121" w:rsidR="006E551D" w:rsidRPr="007D4295" w:rsidRDefault="003D748B">
      <w:pPr>
        <w:rPr>
          <w:b/>
          <w:bCs/>
          <w:lang w:val="en-CA"/>
        </w:rPr>
      </w:pPr>
      <w:r w:rsidRPr="007D4295">
        <w:rPr>
          <w:b/>
          <w:bCs/>
          <w:lang w:val="en-CA"/>
        </w:rPr>
        <w:t>From Cortes 2006</w:t>
      </w:r>
      <w:r w:rsidR="008D1D9C">
        <w:rPr>
          <w:b/>
          <w:bCs/>
          <w:lang w:val="en-CA"/>
        </w:rPr>
        <w:t xml:space="preserve"> (catch-free age structured model)</w:t>
      </w:r>
      <w:r w:rsidRPr="007D4295">
        <w:rPr>
          <w:b/>
          <w:bCs/>
          <w:lang w:val="en-CA"/>
        </w:rPr>
        <w:t>:</w:t>
      </w:r>
    </w:p>
    <w:p w14:paraId="302F9F25" w14:textId="289BA20E" w:rsidR="003D748B" w:rsidRDefault="00095B6F">
      <w:pPr>
        <w:rPr>
          <w:lang w:val="en-CA"/>
        </w:rPr>
      </w:pPr>
      <w:r>
        <w:rPr>
          <w:lang w:val="en-CA"/>
        </w:rPr>
        <w:t xml:space="preserve">Eq. 3.4 and 3.5 </w:t>
      </w:r>
    </w:p>
    <w:p w14:paraId="75A4BDC9" w14:textId="6A8661BA" w:rsidR="00095B6F" w:rsidRPr="00095B6F" w:rsidRDefault="00095B6F">
      <w:pPr>
        <w:rPr>
          <w:rFonts w:eastAsiaTheme="minorEastAsia"/>
          <w:lang w:val="en-CA"/>
        </w:rPr>
      </w:pPr>
      <m:oMathPara>
        <m:oMath>
          <m:r>
            <w:rPr>
              <w:rFonts w:ascii="Cambria Math" w:hAnsi="Cambria Math"/>
              <w:lang w:val="en-CA"/>
            </w:rPr>
            <m:t>z=</m:t>
          </m:r>
          <m:f>
            <m:fPr>
              <m:ctrlPr>
                <w:rPr>
                  <w:rFonts w:ascii="Cambria Math" w:hAnsi="Cambria Math"/>
                  <w:i/>
                  <w:lang w:val="en-CA"/>
                </w:rPr>
              </m:ctrlPr>
            </m:fPr>
            <m:num>
              <m:r>
                <w:rPr>
                  <w:rFonts w:ascii="Cambria Math" w:hAnsi="Cambria Math"/>
                  <w:lang w:val="en-CA"/>
                </w:rPr>
                <m:t>α</m:t>
              </m:r>
            </m:num>
            <m:den>
              <m:r>
                <w:rPr>
                  <w:rFonts w:ascii="Cambria Math" w:hAnsi="Cambria Math"/>
                  <w:lang w:val="en-CA"/>
                </w:rPr>
                <m:t>4+α</m:t>
              </m:r>
            </m:den>
          </m:f>
        </m:oMath>
      </m:oMathPara>
    </w:p>
    <w:p w14:paraId="406013A2" w14:textId="21946081" w:rsidR="00095B6F" w:rsidRPr="00296DA8" w:rsidRDefault="007511C9">
      <w:pPr>
        <w:rPr>
          <w:rFonts w:eastAsiaTheme="minorEastAsia"/>
          <w:lang w:val="en-CA"/>
        </w:rPr>
      </w:pPr>
      <m:oMathPara>
        <m:oMath>
          <m:r>
            <w:rPr>
              <w:rFonts w:ascii="Cambria Math" w:hAnsi="Cambria Math"/>
              <w:lang w:val="en-CA"/>
            </w:rPr>
            <m:t>α=</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0</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x=1</m:t>
              </m:r>
            </m:sub>
            <m:sup>
              <m:r>
                <w:rPr>
                  <w:rFonts w:ascii="Cambria Math" w:hAnsi="Cambria Math"/>
                  <w:lang w:val="en-CA"/>
                </w:rPr>
                <m:t>n</m:t>
              </m:r>
            </m:sup>
            <m:e>
              <m:sSub>
                <m:sSubPr>
                  <m:ctrlPr>
                    <w:rPr>
                      <w:rFonts w:ascii="Cambria Math" w:hAnsi="Cambria Math"/>
                      <w:i/>
                      <w:lang w:val="en-CA"/>
                    </w:rPr>
                  </m:ctrlPr>
                </m:sSubPr>
                <m:e>
                  <m:r>
                    <w:rPr>
                      <w:rFonts w:ascii="Cambria Math" w:hAnsi="Cambria Math"/>
                      <w:lang w:val="en-CA"/>
                    </w:rPr>
                    <m:t>l</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e>
          </m:nary>
        </m:oMath>
      </m:oMathPara>
    </w:p>
    <w:p w14:paraId="544704E3" w14:textId="5458A116" w:rsidR="00296DA8" w:rsidRPr="004229FF" w:rsidRDefault="00296DA8">
      <w:pPr>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k</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oMath>
      </m:oMathPara>
    </w:p>
    <w:p w14:paraId="6728A53A" w14:textId="1D5792EA" w:rsidR="004229FF" w:rsidRDefault="004229FF">
      <w:pPr>
        <w:rPr>
          <w:rFonts w:eastAsiaTheme="minorEastAsia"/>
          <w:lang w:val="en-CA"/>
        </w:rPr>
      </w:pPr>
    </w:p>
    <w:p w14:paraId="43ABE39D" w14:textId="6FA6DAEC" w:rsidR="004229FF" w:rsidRPr="00307FB3" w:rsidRDefault="004229FF">
      <w:pPr>
        <w:rPr>
          <w:rFonts w:eastAsiaTheme="minorEastAsia"/>
          <w:lang w:val="en-CA"/>
        </w:rPr>
      </w:pPr>
      <m:oMathPara>
        <m:oMath>
          <m:r>
            <w:rPr>
              <w:rFonts w:ascii="Cambria Math" w:eastAsiaTheme="minorEastAsia" w:hAnsi="Cambria Math"/>
              <w:lang w:val="en-CA"/>
            </w:rPr>
            <m:t>k=</m:t>
          </m:r>
          <m:f>
            <m:fPr>
              <m:ctrlPr>
                <w:rPr>
                  <w:rFonts w:ascii="Cambria Math" w:eastAsiaTheme="minorEastAsia" w:hAnsi="Cambria Math"/>
                  <w:i/>
                  <w:lang w:val="en-CA"/>
                </w:rPr>
              </m:ctrlPr>
            </m:fPr>
            <m:num>
              <m:func>
                <m:funcPr>
                  <m:ctrlPr>
                    <w:rPr>
                      <w:rFonts w:ascii="Cambria Math" w:eastAsiaTheme="minorEastAsia" w:hAnsi="Cambria Math"/>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r>
                        <w:rPr>
                          <w:rFonts w:ascii="Cambria Math" w:eastAsiaTheme="minorEastAsia" w:hAnsi="Cambria Math"/>
                          <w:lang w:val="en-CA"/>
                        </w:rPr>
                        <m:t>19</m:t>
                      </m:r>
                    </m:e>
                  </m:d>
                </m:e>
              </m:func>
            </m:num>
            <m:den>
              <m:d>
                <m:dPr>
                  <m:ctrlPr>
                    <w:rPr>
                      <w:rFonts w:ascii="Cambria Math" w:eastAsiaTheme="minorEastAsia" w:hAnsi="Cambria Math"/>
                      <w:i/>
                      <w:lang w:val="en-CA"/>
                    </w:rPr>
                  </m:ctrlPr>
                </m:dPr>
                <m:e>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95</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den>
          </m:f>
        </m:oMath>
      </m:oMathPara>
    </w:p>
    <w:p w14:paraId="31640F5F" w14:textId="3CEE8FB5" w:rsidR="00307FB3" w:rsidRDefault="00307FB3">
      <w:pPr>
        <w:rPr>
          <w:rFonts w:eastAsiaTheme="minorEastAsia"/>
          <w:lang w:val="en-CA"/>
        </w:rPr>
      </w:pPr>
      <w:r>
        <w:rPr>
          <w:rFonts w:eastAsiaTheme="minorEastAsia"/>
          <w:lang w:val="en-CA"/>
        </w:rPr>
        <w:t xml:space="preserve">Where </w:t>
      </w:r>
    </w:p>
    <w:p w14:paraId="270BE8B3" w14:textId="26C3FB32" w:rsidR="00307FB3" w:rsidRDefault="00767C74" w:rsidP="000E0B18">
      <w:pPr>
        <w:spacing w:after="0"/>
        <w:rPr>
          <w:lang w:val="en-CA"/>
        </w:rPr>
      </w:pPr>
      <w:r>
        <w:rPr>
          <w:lang w:val="en-CA"/>
        </w:rPr>
        <w:t>S</w:t>
      </w:r>
      <w:r w:rsidRPr="00767C74">
        <w:rPr>
          <w:vertAlign w:val="subscript"/>
          <w:lang w:val="en-CA"/>
        </w:rPr>
        <w:t>0</w:t>
      </w:r>
      <w:r w:rsidRPr="00767C74">
        <w:rPr>
          <w:lang w:val="en-CA"/>
        </w:rPr>
        <w:t>=</w:t>
      </w:r>
      <w:r w:rsidR="00C73D22">
        <w:rPr>
          <w:lang w:val="en-CA"/>
        </w:rPr>
        <w:t>age 0 pup survival</w:t>
      </w:r>
    </w:p>
    <w:p w14:paraId="47886D61" w14:textId="5D9EBF7E" w:rsidR="00C73D22" w:rsidRDefault="00C73D22" w:rsidP="000E0B18">
      <w:pPr>
        <w:spacing w:after="0"/>
        <w:rPr>
          <w:lang w:val="en-CA"/>
        </w:rPr>
      </w:pPr>
      <w:r>
        <w:rPr>
          <w:lang w:val="en-CA"/>
        </w:rPr>
        <w:t>R</w:t>
      </w:r>
      <w:r w:rsidRPr="000E0B18">
        <w:rPr>
          <w:vertAlign w:val="subscript"/>
          <w:lang w:val="en-CA"/>
        </w:rPr>
        <w:t>0</w:t>
      </w:r>
      <w:r>
        <w:rPr>
          <w:lang w:val="en-CA"/>
        </w:rPr>
        <w:t>=</w:t>
      </w:r>
      <w:r w:rsidR="000E0B18">
        <w:rPr>
          <w:lang w:val="en-CA"/>
        </w:rPr>
        <w:t>net reproductive rate (recruitment)</w:t>
      </w:r>
    </w:p>
    <w:p w14:paraId="2E2535FE" w14:textId="04E429E3" w:rsidR="000E0B18" w:rsidRDefault="008B5B2D" w:rsidP="000E0B18">
      <w:pPr>
        <w:spacing w:after="0"/>
        <w:rPr>
          <w:lang w:val="en-CA"/>
        </w:rPr>
      </w:pPr>
      <w:r>
        <w:rPr>
          <w:lang w:val="en-CA"/>
        </w:rPr>
        <w:t>lx=survivorship ogive</w:t>
      </w:r>
    </w:p>
    <w:p w14:paraId="0C3E1C3B" w14:textId="63B1D6B2" w:rsidR="008B5B2D" w:rsidRDefault="008B5B2D" w:rsidP="000E0B18">
      <w:pPr>
        <w:spacing w:after="0"/>
        <w:rPr>
          <w:lang w:val="en-CA"/>
        </w:rPr>
      </w:pPr>
      <w:r>
        <w:rPr>
          <w:lang w:val="en-CA"/>
        </w:rPr>
        <w:t>mx=maturity ogive</w:t>
      </w:r>
    </w:p>
    <w:p w14:paraId="3886446E" w14:textId="730DAA72" w:rsidR="008B5B2D" w:rsidRDefault="003F3088" w:rsidP="000E0B18">
      <w:pPr>
        <w:spacing w:after="0"/>
        <w:rPr>
          <w:lang w:val="en-CA"/>
        </w:rPr>
      </w:pPr>
      <w:r>
        <w:rPr>
          <w:lang w:val="en-CA"/>
        </w:rPr>
        <w:t>n=max lifespan</w:t>
      </w:r>
    </w:p>
    <w:p w14:paraId="6E50C961" w14:textId="72F4A021" w:rsidR="003F3088" w:rsidRDefault="003F3088" w:rsidP="000E0B18">
      <w:pPr>
        <w:spacing w:after="0"/>
        <w:rPr>
          <w:lang w:val="en-CA"/>
        </w:rPr>
      </w:pPr>
      <w:r>
        <w:rPr>
          <w:rFonts w:cstheme="minorHAnsi"/>
          <w:lang w:val="en-CA"/>
        </w:rPr>
        <w:t>α</w:t>
      </w:r>
      <w:r>
        <w:rPr>
          <w:lang w:val="en-CA"/>
        </w:rPr>
        <w:t>=maximum lifetime reproduction per female (density independent)</w:t>
      </w:r>
      <w:r w:rsidR="008A4CED">
        <w:rPr>
          <w:lang w:val="en-CA"/>
        </w:rPr>
        <w:t xml:space="preserve"> – same as </w:t>
      </w:r>
      <w:r w:rsidR="008A4CED">
        <w:rPr>
          <w:rFonts w:cstheme="minorHAnsi"/>
          <w:lang w:val="en-CA"/>
        </w:rPr>
        <w:t>â</w:t>
      </w:r>
      <w:r w:rsidR="008A4CED">
        <w:rPr>
          <w:lang w:val="en-CA"/>
        </w:rPr>
        <w:t xml:space="preserve"> in Brooks 2010</w:t>
      </w:r>
    </w:p>
    <w:p w14:paraId="69986638" w14:textId="35AF9C43" w:rsidR="00296DA8" w:rsidRDefault="00296DA8" w:rsidP="000E0B18">
      <w:pPr>
        <w:spacing w:after="0"/>
        <w:rPr>
          <w:lang w:val="en-CA"/>
        </w:rPr>
      </w:pPr>
      <w:r>
        <w:rPr>
          <w:lang w:val="en-CA"/>
        </w:rPr>
        <w:t>f(ma)=maturity as a function of age</w:t>
      </w:r>
    </w:p>
    <w:p w14:paraId="2D0A8B76" w14:textId="7BF15CBC" w:rsidR="008E3610" w:rsidRDefault="008E3610" w:rsidP="000E0B18">
      <w:pPr>
        <w:spacing w:after="0"/>
        <w:rPr>
          <w:lang w:val="en-CA"/>
        </w:rPr>
      </w:pPr>
      <w:r>
        <w:rPr>
          <w:lang w:val="en-CA"/>
        </w:rPr>
        <w:t>k=slope of logistic maturity curve</w:t>
      </w:r>
    </w:p>
    <w:p w14:paraId="757FA323" w14:textId="3B62DDA8" w:rsidR="008E3610" w:rsidRDefault="008E3610" w:rsidP="000E0B18">
      <w:pPr>
        <w:spacing w:after="0"/>
        <w:rPr>
          <w:lang w:val="en-CA"/>
        </w:rPr>
      </w:pPr>
      <w:r>
        <w:rPr>
          <w:lang w:val="en-CA"/>
        </w:rPr>
        <w:t>a</w:t>
      </w:r>
      <w:r w:rsidRPr="008E3610">
        <w:rPr>
          <w:vertAlign w:val="subscript"/>
          <w:lang w:val="en-CA"/>
        </w:rPr>
        <w:t>95</w:t>
      </w:r>
      <w:r>
        <w:rPr>
          <w:lang w:val="en-CA"/>
        </w:rPr>
        <w:t>=age when 95% of population is mature</w:t>
      </w:r>
    </w:p>
    <w:p w14:paraId="1CA06EBF" w14:textId="766EBFA8" w:rsidR="003F3088" w:rsidRDefault="008E3610" w:rsidP="000E0B18">
      <w:pPr>
        <w:spacing w:after="0"/>
        <w:rPr>
          <w:rFonts w:eastAsiaTheme="minorEastAsia"/>
          <w:lang w:val="en-CA"/>
        </w:rPr>
      </w:pPr>
      <w:r>
        <w:rPr>
          <w:rFonts w:eastAsiaTheme="minorEastAsia"/>
          <w:lang w:val="en-CA"/>
        </w:rPr>
        <w:t>a</w:t>
      </w:r>
      <w:r w:rsidRPr="008E3610">
        <w:rPr>
          <w:rFonts w:eastAsiaTheme="minorEastAsia"/>
          <w:vertAlign w:val="subscript"/>
          <w:lang w:val="en-CA"/>
        </w:rPr>
        <w:t>50</w:t>
      </w:r>
      <w:r>
        <w:rPr>
          <w:rFonts w:eastAsiaTheme="minorEastAsia"/>
          <w:lang w:val="en-CA"/>
        </w:rPr>
        <w:t>=age when 50% of population is mature/median age at maturity</w:t>
      </w:r>
    </w:p>
    <w:p w14:paraId="11BB7A35" w14:textId="320632B8" w:rsidR="00817F2F" w:rsidRDefault="00817F2F" w:rsidP="000E0B18">
      <w:pPr>
        <w:spacing w:after="0"/>
        <w:rPr>
          <w:rFonts w:eastAsiaTheme="minorEastAsia"/>
          <w:lang w:val="en-CA"/>
        </w:rPr>
      </w:pPr>
      <w:r>
        <w:rPr>
          <w:rFonts w:eastAsiaTheme="minorEastAsia"/>
          <w:lang w:val="en-CA"/>
        </w:rPr>
        <w:t xml:space="preserve">z = steepness </w:t>
      </w:r>
      <w:r w:rsidR="00611137">
        <w:rPr>
          <w:rFonts w:eastAsiaTheme="minorEastAsia"/>
          <w:lang w:val="en-CA"/>
        </w:rPr>
        <w:t>(ratio of recruitment at 20% of virgin biomass to recruitment at virgin biomass)</w:t>
      </w:r>
    </w:p>
    <w:p w14:paraId="04CFC969" w14:textId="77777777" w:rsidR="008E3610" w:rsidRDefault="008E3610" w:rsidP="000E0B18">
      <w:pPr>
        <w:spacing w:after="0"/>
        <w:rPr>
          <w:lang w:val="en-CA"/>
        </w:rPr>
      </w:pPr>
    </w:p>
    <w:p w14:paraId="3CE2563C" w14:textId="2980065E" w:rsidR="00323799" w:rsidRPr="007D4295" w:rsidRDefault="00AE7C78" w:rsidP="000E0B18">
      <w:pPr>
        <w:spacing w:after="0"/>
        <w:rPr>
          <w:b/>
          <w:bCs/>
          <w:lang w:val="en-CA"/>
        </w:rPr>
      </w:pPr>
      <w:proofErr w:type="spellStart"/>
      <w:r>
        <w:rPr>
          <w:b/>
          <w:bCs/>
          <w:lang w:val="en-CA"/>
        </w:rPr>
        <w:t>Beverton</w:t>
      </w:r>
      <w:proofErr w:type="spellEnd"/>
      <w:r>
        <w:rPr>
          <w:b/>
          <w:bCs/>
          <w:lang w:val="en-CA"/>
        </w:rPr>
        <w:t>-Holt eq. f</w:t>
      </w:r>
      <w:r w:rsidR="00323799" w:rsidRPr="007D4295">
        <w:rPr>
          <w:b/>
          <w:bCs/>
          <w:lang w:val="en-CA"/>
        </w:rPr>
        <w:t>rom Brooks et al 2010</w:t>
      </w:r>
    </w:p>
    <w:p w14:paraId="24227730" w14:textId="58E4EBD3" w:rsidR="00323799" w:rsidRPr="009336C0" w:rsidRDefault="00323799" w:rsidP="000E0B18">
      <w:pPr>
        <w:spacing w:after="0"/>
        <w:rPr>
          <w:rFonts w:eastAsiaTheme="minorEastAsia"/>
          <w:lang w:val="en-CA"/>
        </w:rPr>
      </w:pPr>
      <m:oMathPara>
        <m:oMath>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age=r</m:t>
              </m:r>
            </m:sub>
            <m:sup>
              <m:r>
                <w:rPr>
                  <w:rFonts w:ascii="Cambria Math" w:hAnsi="Cambria Math"/>
                  <w:lang w:val="en-CA"/>
                </w:rPr>
                <m:t>Amax</m:t>
              </m:r>
            </m:sup>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a</m:t>
                  </m:r>
                </m:sub>
              </m:sSub>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a</m:t>
                  </m:r>
                </m:sub>
              </m:sSub>
            </m:e>
          </m:nary>
          <m:nary>
            <m:naryPr>
              <m:chr m:val="∏"/>
              <m:limLoc m:val="undOvr"/>
              <m:ctrlPr>
                <w:rPr>
                  <w:rFonts w:ascii="Cambria Math" w:hAnsi="Cambria Math"/>
                  <w:i/>
                  <w:lang w:val="en-CA"/>
                </w:rPr>
              </m:ctrlPr>
            </m:naryPr>
            <m:sub>
              <m:r>
                <w:rPr>
                  <w:rFonts w:ascii="Cambria Math" w:hAnsi="Cambria Math"/>
                  <w:lang w:val="en-CA"/>
                </w:rPr>
                <m:t>j=r</m:t>
              </m:r>
            </m:sub>
            <m:sup>
              <m:r>
                <w:rPr>
                  <w:rFonts w:ascii="Cambria Math" w:hAnsi="Cambria Math"/>
                  <w:lang w:val="en-CA"/>
                </w:rPr>
                <m:t>age-1</m:t>
              </m:r>
            </m:sup>
            <m:e>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j</m:t>
                  </m:r>
                </m:sup>
              </m:sSup>
            </m:e>
          </m:nary>
        </m:oMath>
      </m:oMathPara>
    </w:p>
    <w:p w14:paraId="6137F04A" w14:textId="77777777" w:rsidR="009336C0" w:rsidRPr="00735B16" w:rsidRDefault="009336C0" w:rsidP="000E0B18">
      <w:pPr>
        <w:spacing w:after="0"/>
        <w:rPr>
          <w:rFonts w:eastAsiaTheme="minorEastAsia"/>
          <w:lang w:val="en-CA"/>
        </w:rPr>
      </w:pPr>
    </w:p>
    <w:p w14:paraId="5725A950" w14:textId="359BF1E4" w:rsidR="00735B16" w:rsidRDefault="00A41FE9" w:rsidP="000E0B18">
      <w:pPr>
        <w:spacing w:after="0"/>
        <w:rPr>
          <w:lang w:val="en-CA"/>
        </w:rPr>
      </w:pPr>
      <m:oMathPara>
        <m:oMath>
          <m:r>
            <w:rPr>
              <w:rFonts w:ascii="Cambria Math" w:hAnsi="Cambria Math"/>
              <w:lang w:val="en-CA"/>
            </w:rPr>
            <m:t>b*∅=</m:t>
          </m:r>
          <m:acc>
            <m:accPr>
              <m:ctrlPr>
                <w:rPr>
                  <w:rFonts w:ascii="Cambria Math" w:hAnsi="Cambria Math"/>
                  <w:i/>
                  <w:lang w:val="en-CA"/>
                </w:rPr>
              </m:ctrlPr>
            </m:accPr>
            <m:e>
              <m:r>
                <w:rPr>
                  <w:rFonts w:ascii="Cambria Math" w:hAnsi="Cambria Math"/>
                  <w:lang w:val="en-CA"/>
                </w:rPr>
                <m:t>α</m:t>
              </m:r>
            </m:e>
          </m:acc>
        </m:oMath>
      </m:oMathPara>
    </w:p>
    <w:p w14:paraId="355F6411" w14:textId="19DA1B52" w:rsidR="000E0B18" w:rsidRDefault="000E0B18">
      <w:pPr>
        <w:rPr>
          <w:lang w:val="en-CA"/>
        </w:rPr>
      </w:pPr>
    </w:p>
    <w:p w14:paraId="5F56D09C" w14:textId="29A1F5DF" w:rsidR="009336C0" w:rsidRPr="00BA21D2" w:rsidRDefault="0084175D">
      <w:pPr>
        <w:rPr>
          <w:rFonts w:eastAsiaTheme="minorEastAsia"/>
          <w:lang w:val="en-CA"/>
        </w:rPr>
      </w:pPr>
      <m:oMathPara>
        <m:oMath>
          <m:sSub>
            <m:sSubPr>
              <m:ctrlPr>
                <w:rPr>
                  <w:rFonts w:ascii="Cambria Math" w:hAnsi="Cambria Math"/>
                  <w:i/>
                  <w:lang w:val="en-CA"/>
                </w:rPr>
              </m:ctrlPr>
            </m:sSubPr>
            <m:e>
              <m:r>
                <w:rPr>
                  <w:rFonts w:ascii="Cambria Math" w:hAnsi="Cambria Math"/>
                  <w:lang w:val="en-CA"/>
                </w:rPr>
                <m:t>SPR</m:t>
              </m:r>
            </m:e>
            <m:sub>
              <m:r>
                <w:rPr>
                  <w:rFonts w:ascii="Cambria Math" w:hAnsi="Cambria Math"/>
                  <w:lang w:val="en-CA"/>
                </w:rPr>
                <m:t>mer</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den>
          </m:f>
        </m:oMath>
      </m:oMathPara>
    </w:p>
    <w:p w14:paraId="456225EE" w14:textId="615604F5" w:rsidR="00BA21D2" w:rsidRDefault="00BA21D2">
      <w:pPr>
        <w:rPr>
          <w:rFonts w:eastAsiaTheme="minorEastAsia"/>
          <w:lang w:val="en-CA"/>
        </w:rPr>
      </w:pPr>
    </w:p>
    <w:p w14:paraId="3C09219E" w14:textId="102B4BC4" w:rsidR="00BA21D2" w:rsidRPr="00315B66" w:rsidRDefault="0084175D">
      <w:pPr>
        <w:rPr>
          <w:rFonts w:eastAsiaTheme="minorEastAsia"/>
          <w:lang w:val="en-CA"/>
        </w:rPr>
      </w:pPr>
      <m:oMathPara>
        <m:oMath>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m:t>
          </m:r>
          <m:f>
            <m:fPr>
              <m:ctrlPr>
                <w:rPr>
                  <w:rFonts w:ascii="Cambria Math" w:hAnsi="Cambria Math"/>
                  <w:i/>
                  <w:lang w:val="en-CA"/>
                </w:rPr>
              </m:ctrlPr>
            </m:fPr>
            <m:num>
              <m:r>
                <w:rPr>
                  <w:rFonts w:ascii="Cambria Math" w:hAnsi="Cambria Math"/>
                  <w:lang w:val="en-CA"/>
                </w:rPr>
                <m:t>4</m:t>
              </m:r>
              <m:r>
                <w:rPr>
                  <w:rFonts w:ascii="Cambria Math" w:hAnsi="Cambria Math"/>
                  <w:lang w:val="en-CA"/>
                </w:rPr>
                <m:t>h</m:t>
              </m:r>
            </m:num>
            <m:den>
              <m:r>
                <w:rPr>
                  <w:rFonts w:ascii="Cambria Math" w:hAnsi="Cambria Math"/>
                  <w:lang w:val="en-CA"/>
                </w:rPr>
                <m:t>1-</m:t>
              </m:r>
              <m:r>
                <w:rPr>
                  <w:rFonts w:ascii="Cambria Math" w:hAnsi="Cambria Math"/>
                  <w:lang w:val="en-CA"/>
                </w:rPr>
                <m:t>h</m:t>
              </m:r>
            </m:den>
          </m:f>
        </m:oMath>
      </m:oMathPara>
    </w:p>
    <w:p w14:paraId="6806526D" w14:textId="628C7FCA" w:rsidR="00315B66" w:rsidRDefault="00315B66">
      <w:pPr>
        <w:rPr>
          <w:lang w:val="en-CA"/>
        </w:rPr>
      </w:pPr>
      <m:oMathPara>
        <m:oMath>
          <m:r>
            <w:rPr>
              <w:rFonts w:ascii="Cambria Math" w:hAnsi="Cambria Math"/>
              <w:lang w:val="en-CA"/>
            </w:rPr>
            <m:t xml:space="preserve">R= </m:t>
          </m:r>
          <m:f>
            <m:fPr>
              <m:ctrlPr>
                <w:rPr>
                  <w:rFonts w:ascii="Cambria Math" w:hAnsi="Cambria Math"/>
                  <w:i/>
                  <w:lang w:val="en-CA"/>
                </w:rPr>
              </m:ctrlPr>
            </m:fPr>
            <m:num>
              <m:r>
                <w:rPr>
                  <w:rFonts w:ascii="Cambria Math" w:hAnsi="Cambria Math"/>
                  <w:lang w:val="en-CA"/>
                </w:rPr>
                <m:t>bS</m:t>
              </m:r>
            </m:num>
            <m:den>
              <m:r>
                <w:rPr>
                  <w:rFonts w:ascii="Cambria Math" w:hAnsi="Cambria Math"/>
                  <w:lang w:val="en-CA"/>
                </w:rPr>
                <m:t>1+aS</m:t>
              </m:r>
            </m:den>
          </m:f>
        </m:oMath>
      </m:oMathPara>
    </w:p>
    <w:p w14:paraId="2CF35DC8" w14:textId="48A5E03A" w:rsidR="000E0B18" w:rsidRDefault="00FE784B">
      <w:pPr>
        <w:rPr>
          <w:lang w:val="en-CA"/>
        </w:rPr>
      </w:pPr>
      <w:r>
        <w:rPr>
          <w:lang w:val="en-CA"/>
        </w:rPr>
        <w:t>Where</w:t>
      </w:r>
    </w:p>
    <w:p w14:paraId="7D785898" w14:textId="45238C95" w:rsidR="00FE784B" w:rsidRDefault="004B2B7E" w:rsidP="00FE784B">
      <w:pPr>
        <w:spacing w:after="0"/>
        <w:rPr>
          <w:lang w:val="en-CA"/>
        </w:rPr>
      </w:pPr>
      <w:r>
        <w:rPr>
          <w:lang w:val="en-CA"/>
        </w:rPr>
        <w:t>M</w:t>
      </w:r>
      <w:r w:rsidR="00FE784B">
        <w:rPr>
          <w:lang w:val="en-CA"/>
        </w:rPr>
        <w:t>a</w:t>
      </w:r>
      <w:r>
        <w:rPr>
          <w:lang w:val="en-CA"/>
        </w:rPr>
        <w:t xml:space="preserve"> </w:t>
      </w:r>
      <w:r w:rsidR="00FE784B">
        <w:rPr>
          <w:lang w:val="en-CA"/>
        </w:rPr>
        <w:t>=maturity at age</w:t>
      </w:r>
    </w:p>
    <w:p w14:paraId="4276009F" w14:textId="51F4389D" w:rsidR="00FE784B" w:rsidRDefault="00FE784B" w:rsidP="00FE784B">
      <w:pPr>
        <w:spacing w:after="0"/>
        <w:rPr>
          <w:lang w:val="en-CA"/>
        </w:rPr>
      </w:pPr>
      <w:r>
        <w:rPr>
          <w:lang w:val="en-CA"/>
        </w:rPr>
        <w:t>fa</w:t>
      </w:r>
      <w:r w:rsidR="004B2B7E">
        <w:rPr>
          <w:lang w:val="en-CA"/>
        </w:rPr>
        <w:t xml:space="preserve"> </w:t>
      </w:r>
      <w:r>
        <w:rPr>
          <w:lang w:val="en-CA"/>
        </w:rPr>
        <w:t>=fecundity at age</w:t>
      </w:r>
    </w:p>
    <w:p w14:paraId="73D1E661" w14:textId="320ED06E" w:rsidR="00FE784B" w:rsidRDefault="00FE784B" w:rsidP="00FE784B">
      <w:pPr>
        <w:spacing w:after="0"/>
        <w:rPr>
          <w:lang w:val="en-CA"/>
        </w:rPr>
      </w:pPr>
      <w:proofErr w:type="spellStart"/>
      <w:r>
        <w:rPr>
          <w:lang w:val="en-CA"/>
        </w:rPr>
        <w:t>Mj</w:t>
      </w:r>
      <w:proofErr w:type="spellEnd"/>
      <w:r>
        <w:rPr>
          <w:lang w:val="en-CA"/>
        </w:rPr>
        <w:t xml:space="preserve"> = natural mortality at age</w:t>
      </w:r>
    </w:p>
    <w:p w14:paraId="7D5ED251" w14:textId="055CBE11" w:rsidR="006728BA" w:rsidRDefault="004B2B7E" w:rsidP="00FE784B">
      <w:pPr>
        <w:spacing w:after="0"/>
        <w:rPr>
          <w:lang w:val="en-CA"/>
        </w:rPr>
      </w:pPr>
      <w:r>
        <w:rPr>
          <w:lang w:val="en-CA"/>
        </w:rPr>
        <w:t xml:space="preserve">R </w:t>
      </w:r>
      <w:r w:rsidR="006728BA">
        <w:rPr>
          <w:lang w:val="en-CA"/>
        </w:rPr>
        <w:t>=age at recruitment=1</w:t>
      </w:r>
    </w:p>
    <w:p w14:paraId="168C27A8" w14:textId="736F42DE" w:rsidR="009336C0" w:rsidRDefault="00106A2C" w:rsidP="009336C0">
      <w:pPr>
        <w:spacing w:after="0"/>
        <w:rPr>
          <w:lang w:val="en-CA"/>
        </w:rPr>
      </w:pPr>
      <w:r>
        <w:rPr>
          <w:lang w:val="en-CA"/>
        </w:rPr>
        <w:t>b=</w:t>
      </w:r>
      <w:r w:rsidR="001D1E46">
        <w:rPr>
          <w:lang w:val="en-CA"/>
        </w:rPr>
        <w:t>S</w:t>
      </w:r>
      <w:r w:rsidR="001D1E46" w:rsidRPr="001D1E46">
        <w:rPr>
          <w:vertAlign w:val="subscript"/>
          <w:lang w:val="en-CA"/>
        </w:rPr>
        <w:t>0</w:t>
      </w:r>
      <w:r w:rsidR="001D1E46">
        <w:rPr>
          <w:lang w:val="en-CA"/>
        </w:rPr>
        <w:t xml:space="preserve">= </w:t>
      </w:r>
      <w:r w:rsidR="009336C0">
        <w:rPr>
          <w:lang w:val="en-CA"/>
        </w:rPr>
        <w:t>age 0 pup survival</w:t>
      </w:r>
      <w:r w:rsidR="001D1E46">
        <w:rPr>
          <w:lang w:val="en-CA"/>
        </w:rPr>
        <w:t xml:space="preserve"> </w:t>
      </w:r>
      <w:r w:rsidR="00F72284">
        <w:rPr>
          <w:lang w:val="en-CA"/>
        </w:rPr>
        <w:t>=</w:t>
      </w:r>
      <w:r w:rsidR="001D1E46">
        <w:rPr>
          <w:lang w:val="en-CA"/>
        </w:rPr>
        <w:t xml:space="preserve"> </w:t>
      </w:r>
      <w:r w:rsidR="004B2B7E">
        <w:rPr>
          <w:lang w:val="en-CA"/>
        </w:rPr>
        <w:t>slope at origin of stock-recruitment curve/density independent growth term</w:t>
      </w:r>
    </w:p>
    <w:p w14:paraId="154E37AF" w14:textId="5C8CA964" w:rsidR="004B2B7E" w:rsidRDefault="004B2B7E" w:rsidP="009336C0">
      <w:pPr>
        <w:spacing w:after="0"/>
        <w:rPr>
          <w:lang w:val="en-CA"/>
        </w:rPr>
      </w:pPr>
      <w:r>
        <w:rPr>
          <w:lang w:val="en-CA"/>
        </w:rPr>
        <w:t xml:space="preserve">a = </w:t>
      </w:r>
      <w:r w:rsidR="001D1E46">
        <w:rPr>
          <w:lang w:val="en-CA"/>
        </w:rPr>
        <w:t>density dependent growth term</w:t>
      </w:r>
    </w:p>
    <w:p w14:paraId="20719E77" w14:textId="14DFDED8" w:rsidR="006728BA" w:rsidRDefault="00E461E1" w:rsidP="00FE784B">
      <w:pPr>
        <w:spacing w:after="0"/>
        <w:rPr>
          <w:lang w:val="en-CA"/>
        </w:rPr>
      </w:pPr>
      <w:r w:rsidRPr="00E461E1">
        <w:rPr>
          <w:rFonts w:cstheme="minorHAnsi"/>
          <w:sz w:val="24"/>
          <w:szCs w:val="24"/>
          <w:lang w:val="en-CA"/>
        </w:rPr>
        <w:t>â</w:t>
      </w:r>
      <w:r w:rsidR="00D17F7E">
        <w:rPr>
          <w:lang w:val="en-CA"/>
        </w:rPr>
        <w:t>=</w:t>
      </w:r>
      <w:r w:rsidR="00EF0B16">
        <w:rPr>
          <w:lang w:val="en-CA"/>
        </w:rPr>
        <w:t>maximum lifetime reproductive rate at low density</w:t>
      </w:r>
    </w:p>
    <w:p w14:paraId="02BB51E5" w14:textId="430F5F12" w:rsidR="00EF0B16" w:rsidRDefault="00BA21D2" w:rsidP="00FE784B">
      <w:pPr>
        <w:spacing w:after="0"/>
        <w:rPr>
          <w:lang w:val="en-CA"/>
        </w:rPr>
      </w:pPr>
      <w:r>
        <w:rPr>
          <w:lang w:val="en-CA"/>
        </w:rPr>
        <w:t>h</w:t>
      </w:r>
      <w:r w:rsidR="00EF0B16">
        <w:rPr>
          <w:lang w:val="en-CA"/>
        </w:rPr>
        <w:t>=steepness</w:t>
      </w:r>
      <w:r>
        <w:rPr>
          <w:lang w:val="en-CA"/>
        </w:rPr>
        <w:t>=slope of stock-recruit function at 20% biomass</w:t>
      </w:r>
    </w:p>
    <w:p w14:paraId="3FBF0497" w14:textId="31C1E51A" w:rsidR="00315B66" w:rsidRDefault="00315B66" w:rsidP="00FE784B">
      <w:pPr>
        <w:spacing w:after="0"/>
        <w:rPr>
          <w:lang w:val="en-CA"/>
        </w:rPr>
      </w:pPr>
      <w:r>
        <w:rPr>
          <w:lang w:val="en-CA"/>
        </w:rPr>
        <w:t xml:space="preserve">S = </w:t>
      </w:r>
      <w:r w:rsidR="00D1494F">
        <w:rPr>
          <w:lang w:val="en-CA"/>
        </w:rPr>
        <w:t>stock fecundity</w:t>
      </w:r>
    </w:p>
    <w:p w14:paraId="767ED9A7" w14:textId="779AD434" w:rsidR="00D1494F" w:rsidRDefault="00D1494F" w:rsidP="00FE784B">
      <w:pPr>
        <w:spacing w:after="0"/>
        <w:rPr>
          <w:lang w:val="en-CA"/>
        </w:rPr>
      </w:pPr>
      <w:r>
        <w:rPr>
          <w:lang w:val="en-CA"/>
        </w:rPr>
        <w:lastRenderedPageBreak/>
        <w:t>R = recruitment</w:t>
      </w:r>
    </w:p>
    <w:p w14:paraId="03606122" w14:textId="6BF12D1A" w:rsidR="007D4295" w:rsidRDefault="007D4295" w:rsidP="00FE784B">
      <w:pPr>
        <w:spacing w:after="0"/>
        <w:rPr>
          <w:lang w:val="en-CA"/>
        </w:rPr>
      </w:pPr>
    </w:p>
    <w:p w14:paraId="1E5C23E7" w14:textId="34BD811C" w:rsidR="007D4295" w:rsidRPr="00296DA8" w:rsidRDefault="007D4295" w:rsidP="00FE784B">
      <w:pPr>
        <w:spacing w:after="0"/>
        <w:rPr>
          <w:b/>
          <w:bCs/>
          <w:lang w:val="en-CA"/>
        </w:rPr>
      </w:pPr>
      <w:r w:rsidRPr="00296DA8">
        <w:rPr>
          <w:b/>
          <w:bCs/>
          <w:lang w:val="en-CA"/>
        </w:rPr>
        <w:t>From Cortes &amp; Brooks 2018:</w:t>
      </w:r>
    </w:p>
    <w:p w14:paraId="650EEEEE" w14:textId="11307313" w:rsidR="007D4295" w:rsidRDefault="0084175D" w:rsidP="00FE784B">
      <w:pPr>
        <w:spacing w:after="0"/>
        <w:rPr>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r>
            <w:rPr>
              <w:rFonts w:ascii="Cambria Math" w:hAnsi="Cambria Math"/>
              <w:lang w:val="en-CA"/>
            </w:rPr>
            <m:t>=</m:t>
          </m:r>
          <m:f>
            <m:fPr>
              <m:ctrlPr>
                <w:rPr>
                  <w:rFonts w:ascii="Cambria Math" w:hAnsi="Cambria Math"/>
                  <w:i/>
                  <w:lang w:val="en-CA"/>
                </w:rPr>
              </m:ctrlPr>
            </m:fPr>
            <m:num>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r>
                <w:rPr>
                  <w:rFonts w:ascii="Cambria Math" w:hAnsi="Cambria Math"/>
                  <w:lang w:val="en-CA"/>
                </w:rPr>
                <m:t>-1</m:t>
              </m:r>
            </m:num>
            <m:den>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1</m:t>
              </m:r>
            </m:den>
          </m:f>
          <m:r>
            <w:rPr>
              <w:rFonts w:ascii="Cambria Math" w:hAnsi="Cambria Math"/>
              <w:lang w:val="en-CA"/>
            </w:rPr>
            <m:t>=target reference point</m:t>
          </m:r>
        </m:oMath>
      </m:oMathPara>
    </w:p>
    <w:p w14:paraId="5A5A0E6F" w14:textId="77777777" w:rsidR="007D4295" w:rsidRDefault="007D4295" w:rsidP="00FE784B">
      <w:pPr>
        <w:spacing w:after="0"/>
        <w:rPr>
          <w:lang w:val="en-CA"/>
        </w:rPr>
      </w:pPr>
    </w:p>
    <w:p w14:paraId="70E488E7" w14:textId="0ABB48BE" w:rsidR="00BA21D2" w:rsidRPr="00361A4B" w:rsidRDefault="004D6F8B" w:rsidP="00FE784B">
      <w:pPr>
        <w:spacing w:after="0"/>
        <w:rPr>
          <w:rFonts w:eastAsiaTheme="minorEastAsia"/>
          <w:lang w:val="en-CA"/>
        </w:rPr>
      </w:pPr>
      <m:oMathPara>
        <m:oMath>
          <m:r>
            <w:rPr>
              <w:rFonts w:ascii="Cambria Math" w:hAnsi="Cambria Math"/>
              <w:lang w:val="en-CA"/>
            </w:rPr>
            <m:t>p=1-M</m:t>
          </m:r>
        </m:oMath>
      </m:oMathPara>
    </w:p>
    <w:p w14:paraId="4DE25446" w14:textId="77777777" w:rsidR="00361A4B" w:rsidRPr="00574FA4" w:rsidRDefault="00361A4B" w:rsidP="00FE784B">
      <w:pPr>
        <w:spacing w:after="0"/>
        <w:rPr>
          <w:rFonts w:eastAsiaTheme="minorEastAsia"/>
          <w:lang w:val="en-CA"/>
        </w:rPr>
      </w:pPr>
    </w:p>
    <w:p w14:paraId="6B3A7F95" w14:textId="39FCA6F6" w:rsidR="00574FA4" w:rsidRPr="001C019E" w:rsidRDefault="00574FA4" w:rsidP="00FE784B">
      <w:pPr>
        <w:spacing w:after="0"/>
        <w:rPr>
          <w:rFonts w:eastAsiaTheme="minorEastAsia"/>
          <w:lang w:val="en-CA"/>
        </w:rPr>
      </w:pPr>
      <m:oMathPara>
        <m:oMath>
          <m:r>
            <w:rPr>
              <w:rFonts w:ascii="Cambria Math" w:hAnsi="Cambria Math"/>
              <w:lang w:val="en-CA"/>
            </w:rPr>
            <m:t>p</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e>
          </m:d>
          <m:r>
            <w:rPr>
              <w:rFonts w:ascii="Cambria Math" w:hAnsi="Cambria Math"/>
              <w:lang w:val="en-CA"/>
            </w:rPr>
            <m:t>=limit reference point</m:t>
          </m:r>
        </m:oMath>
      </m:oMathPara>
    </w:p>
    <w:p w14:paraId="2C9DF480" w14:textId="77777777" w:rsidR="001C019E" w:rsidRPr="00741E1A" w:rsidRDefault="001C019E" w:rsidP="00FE784B">
      <w:pPr>
        <w:spacing w:after="0"/>
        <w:rPr>
          <w:rFonts w:eastAsiaTheme="minorEastAsia"/>
          <w:lang w:val="en-CA"/>
        </w:rPr>
      </w:pPr>
    </w:p>
    <w:p w14:paraId="1168EB46" w14:textId="4C24C73F" w:rsidR="00741E1A" w:rsidRPr="00361A4B" w:rsidRDefault="000415BA" w:rsidP="00FE784B">
      <w:pPr>
        <w:spacing w:after="0"/>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s</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r>
            <w:rPr>
              <w:rFonts w:ascii="Cambria Math" w:eastAsiaTheme="minorEastAsia" w:hAnsi="Cambria Math"/>
              <w:lang w:val="en-CA"/>
            </w:rPr>
            <m:t>=maturity as a function of age</m:t>
          </m:r>
        </m:oMath>
      </m:oMathPara>
    </w:p>
    <w:p w14:paraId="559827B3" w14:textId="0C5635A5" w:rsidR="00361A4B" w:rsidRDefault="00361A4B" w:rsidP="00FE784B">
      <w:pPr>
        <w:spacing w:after="0"/>
        <w:rPr>
          <w:rFonts w:eastAsiaTheme="minorEastAsia"/>
          <w:lang w:val="en-CA"/>
        </w:rPr>
      </w:pPr>
      <w:r>
        <w:rPr>
          <w:rFonts w:eastAsiaTheme="minorEastAsia"/>
          <w:lang w:val="en-CA"/>
        </w:rPr>
        <w:t>Where</w:t>
      </w:r>
    </w:p>
    <w:p w14:paraId="64F9A3D1" w14:textId="306666F8" w:rsidR="00361A4B" w:rsidRDefault="00361A4B" w:rsidP="00FE784B">
      <w:pPr>
        <w:spacing w:after="0"/>
        <w:rPr>
          <w:rFonts w:eastAsiaTheme="minorEastAsia"/>
          <w:lang w:val="en-CA"/>
        </w:rPr>
      </w:pPr>
      <w:r>
        <w:rPr>
          <w:rFonts w:eastAsiaTheme="minorEastAsia"/>
          <w:lang w:val="en-CA"/>
        </w:rPr>
        <w:t>M=natural mortality (average from age 1 to age max)</w:t>
      </w:r>
    </w:p>
    <w:p w14:paraId="638913A7" w14:textId="68107469" w:rsidR="00361A4B" w:rsidRDefault="000E16D0" w:rsidP="00FE784B">
      <w:pPr>
        <w:spacing w:after="0"/>
        <w:rPr>
          <w:rFonts w:eastAsiaTheme="minorEastAsia"/>
          <w:lang w:val="en-CA"/>
        </w:rPr>
      </w:pPr>
      <w:proofErr w:type="spellStart"/>
      <w:r>
        <w:rPr>
          <w:rFonts w:eastAsiaTheme="minorEastAsia"/>
          <w:lang w:val="en-CA"/>
        </w:rPr>
        <w:t>Bmer</w:t>
      </w:r>
      <w:proofErr w:type="spellEnd"/>
      <w:r>
        <w:rPr>
          <w:rFonts w:eastAsiaTheme="minorEastAsia"/>
          <w:lang w:val="en-CA"/>
        </w:rPr>
        <w:t>=biomass corresponding to maximum excess recruitment</w:t>
      </w:r>
    </w:p>
    <w:p w14:paraId="63F386DE" w14:textId="2A3D16F2" w:rsidR="001C019E" w:rsidRDefault="000E16D0" w:rsidP="00FE784B">
      <w:pPr>
        <w:spacing w:after="0"/>
        <w:rPr>
          <w:rFonts w:eastAsiaTheme="minorEastAsia"/>
          <w:lang w:val="en-CA"/>
        </w:rPr>
      </w:pPr>
      <w:r>
        <w:rPr>
          <w:rFonts w:eastAsiaTheme="minorEastAsia"/>
          <w:lang w:val="en-CA"/>
        </w:rPr>
        <w:t>B0=virgin biomass</w:t>
      </w:r>
    </w:p>
    <w:p w14:paraId="04A61D1B" w14:textId="3CB8385F" w:rsidR="001C019E" w:rsidRDefault="001C019E" w:rsidP="00FE784B">
      <w:pPr>
        <w:spacing w:after="0"/>
        <w:rPr>
          <w:rFonts w:eastAsiaTheme="minorEastAsia"/>
          <w:lang w:val="en-CA"/>
        </w:rPr>
      </w:pPr>
      <w:r>
        <w:rPr>
          <w:rFonts w:eastAsiaTheme="minorEastAsia"/>
          <w:lang w:val="en-CA"/>
        </w:rPr>
        <w:t>s=slope factor for logistic maturity ogive</w:t>
      </w:r>
    </w:p>
    <w:p w14:paraId="6F277250" w14:textId="1750BFDE" w:rsidR="001C019E" w:rsidRDefault="001C019E" w:rsidP="00FE784B">
      <w:pPr>
        <w:spacing w:after="0"/>
        <w:rPr>
          <w:rFonts w:eastAsiaTheme="minorEastAsia"/>
          <w:lang w:val="en-CA"/>
        </w:rPr>
      </w:pPr>
      <w:r>
        <w:rPr>
          <w:rFonts w:eastAsiaTheme="minorEastAsia"/>
          <w:lang w:val="en-CA"/>
        </w:rPr>
        <w:t>a=age</w:t>
      </w:r>
    </w:p>
    <w:p w14:paraId="6FD96188" w14:textId="32C3EE29" w:rsidR="001C019E" w:rsidRDefault="001C019E" w:rsidP="00FE784B">
      <w:pPr>
        <w:spacing w:after="0"/>
        <w:rPr>
          <w:rFonts w:eastAsiaTheme="minorEastAsia"/>
          <w:lang w:val="en-CA"/>
        </w:rPr>
      </w:pPr>
      <w:r>
        <w:rPr>
          <w:rFonts w:eastAsiaTheme="minorEastAsia"/>
          <w:lang w:val="en-CA"/>
        </w:rPr>
        <w:t>a</w:t>
      </w:r>
      <w:r w:rsidR="00296DA8" w:rsidRPr="008E3610">
        <w:rPr>
          <w:rFonts w:eastAsiaTheme="minorEastAsia"/>
          <w:vertAlign w:val="subscript"/>
          <w:lang w:val="en-CA"/>
        </w:rPr>
        <w:t>50</w:t>
      </w:r>
      <w:r w:rsidR="00296DA8">
        <w:rPr>
          <w:rFonts w:eastAsiaTheme="minorEastAsia"/>
          <w:lang w:val="en-CA"/>
        </w:rPr>
        <w:t>=age when 50% of population is mature/median age at maturity</w:t>
      </w:r>
    </w:p>
    <w:p w14:paraId="3DF595B9" w14:textId="4BA8A319" w:rsidR="000E16D0" w:rsidRDefault="000E16D0" w:rsidP="00FE784B">
      <w:pPr>
        <w:spacing w:after="0"/>
        <w:rPr>
          <w:rFonts w:eastAsiaTheme="minorEastAsia"/>
          <w:lang w:val="en-CA"/>
        </w:rPr>
      </w:pPr>
    </w:p>
    <w:p w14:paraId="1F85CBBA" w14:textId="135122E6" w:rsidR="00041286" w:rsidRDefault="00041286" w:rsidP="00FE784B">
      <w:pPr>
        <w:spacing w:after="0"/>
        <w:rPr>
          <w:rFonts w:eastAsiaTheme="minorEastAsia"/>
          <w:b/>
          <w:bCs/>
          <w:lang w:val="en-CA"/>
        </w:rPr>
      </w:pPr>
      <w:r w:rsidRPr="00041286">
        <w:rPr>
          <w:rFonts w:eastAsiaTheme="minorEastAsia"/>
          <w:b/>
          <w:bCs/>
          <w:lang w:val="en-CA"/>
        </w:rPr>
        <w:t>From Myers 1999:</w:t>
      </w:r>
    </w:p>
    <w:p w14:paraId="2AB492F8" w14:textId="255C1F82" w:rsidR="00041286" w:rsidRDefault="00EF69DD" w:rsidP="00FE784B">
      <w:pPr>
        <w:spacing w:after="0"/>
        <w:rPr>
          <w:rFonts w:eastAsiaTheme="minorEastAsia"/>
          <w:lang w:val="en-CA"/>
        </w:rPr>
      </w:pPr>
      <w:r>
        <w:rPr>
          <w:rFonts w:eastAsiaTheme="minorEastAsia"/>
          <w:lang w:val="en-CA"/>
        </w:rPr>
        <w:t>P</w:t>
      </w:r>
      <w:r w:rsidR="002F7111">
        <w:rPr>
          <w:rFonts w:eastAsiaTheme="minorEastAsia"/>
          <w:lang w:val="en-CA"/>
        </w:rPr>
        <w:t xml:space="preserve">aper models steepness and maximum annual reproduction from </w:t>
      </w:r>
      <w:r w:rsidR="002708C9">
        <w:rPr>
          <w:rFonts w:eastAsiaTheme="minorEastAsia"/>
          <w:lang w:val="en-CA"/>
        </w:rPr>
        <w:t>&gt;700 stock-recruitment series (Ram database)</w:t>
      </w:r>
      <w:r>
        <w:rPr>
          <w:rFonts w:eastAsiaTheme="minorEastAsia"/>
          <w:lang w:val="en-CA"/>
        </w:rPr>
        <w:t>.</w:t>
      </w:r>
    </w:p>
    <w:p w14:paraId="5A31858F" w14:textId="38DD95CB" w:rsidR="00EF69DD" w:rsidRDefault="00EF69DD" w:rsidP="00FE784B">
      <w:pPr>
        <w:spacing w:after="0"/>
        <w:rPr>
          <w:rFonts w:eastAsiaTheme="minorEastAsia"/>
          <w:lang w:val="en-CA"/>
        </w:rPr>
      </w:pPr>
    </w:p>
    <w:p w14:paraId="27C8543B" w14:textId="25B14F65" w:rsidR="00EF69DD" w:rsidRPr="00F331E0" w:rsidRDefault="0084175D" w:rsidP="00FE784B">
      <w:pPr>
        <w:spacing w:after="0"/>
        <w:rPr>
          <w:rFonts w:eastAsiaTheme="minorEastAsia"/>
          <w:lang w:val="en-CA"/>
        </w:rPr>
      </w:pPr>
      <m:oMathPara>
        <m:oMath>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 α*</m:t>
          </m:r>
          <m:sSub>
            <m:sSubPr>
              <m:ctrlPr>
                <w:rPr>
                  <w:rFonts w:ascii="Cambria Math" w:eastAsiaTheme="minorEastAsia" w:hAnsi="Cambria Math"/>
                  <w:i/>
                  <w:lang w:val="en-CA"/>
                </w:rPr>
              </m:ctrlPr>
            </m:sSubPr>
            <m:e>
              <m:r>
                <w:rPr>
                  <w:rFonts w:ascii="Cambria Math" w:eastAsiaTheme="minorEastAsia" w:hAnsi="Cambria Math"/>
                  <w:lang w:val="en-CA"/>
                </w:rPr>
                <m:t>SPR</m:t>
              </m:r>
            </m:e>
            <m:sub>
              <m:r>
                <w:rPr>
                  <w:rFonts w:ascii="Cambria Math" w:eastAsiaTheme="minorEastAsia" w:hAnsi="Cambria Math"/>
                  <w:lang w:val="en-CA"/>
                </w:rPr>
                <m:t>F=0</m:t>
              </m:r>
            </m:sub>
          </m:sSub>
          <m:r>
            <w:rPr>
              <w:rFonts w:ascii="Cambria Math" w:eastAsiaTheme="minorEastAsia" w:hAnsi="Cambria Math"/>
              <w:lang w:val="en-CA"/>
            </w:rPr>
            <m:t xml:space="preserve">= </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i=0</m:t>
              </m:r>
            </m:sub>
            <m:sup>
              <m:r>
                <w:rPr>
                  <w:rFonts w:ascii="Cambria Math" w:eastAsiaTheme="minorEastAsia" w:hAnsi="Cambria Math"/>
                  <w:lang w:val="en-CA"/>
                </w:rPr>
                <m:t>∞</m:t>
              </m:r>
            </m:sup>
            <m:e>
              <m:sSubSup>
                <m:sSubSupPr>
                  <m:ctrlPr>
                    <w:rPr>
                      <w:rFonts w:ascii="Cambria Math" w:eastAsiaTheme="minorEastAsia" w:hAnsi="Cambria Math"/>
                      <w:i/>
                      <w:lang w:val="en-CA"/>
                    </w:rPr>
                  </m:ctrlPr>
                </m:sSubSupPr>
                <m:e>
                  <m:r>
                    <w:rPr>
                      <w:rFonts w:ascii="Cambria Math" w:eastAsiaTheme="minorEastAsia" w:hAnsi="Cambria Math"/>
                      <w:lang w:val="en-CA"/>
                    </w:rPr>
                    <m:t>p</m:t>
                  </m:r>
                </m:e>
                <m:sub>
                  <m:r>
                    <w:rPr>
                      <w:rFonts w:ascii="Cambria Math" w:eastAsiaTheme="minorEastAsia" w:hAnsi="Cambria Math"/>
                      <w:lang w:val="en-CA"/>
                    </w:rPr>
                    <m:t>s</m:t>
                  </m:r>
                </m:sub>
                <m:sup>
                  <m:r>
                    <w:rPr>
                      <w:rFonts w:ascii="Cambria Math" w:eastAsiaTheme="minorEastAsia" w:hAnsi="Cambria Math"/>
                      <w:lang w:val="en-CA"/>
                    </w:rPr>
                    <m:t>i</m:t>
                  </m:r>
                </m:sup>
              </m:sSubSup>
              <m:acc>
                <m:accPr>
                  <m:chr m:val="̃"/>
                  <m:ctrlPr>
                    <w:rPr>
                      <w:rFonts w:ascii="Cambria Math" w:eastAsiaTheme="minorEastAsia" w:hAnsi="Cambria Math"/>
                      <w:i/>
                      <w:lang w:val="en-CA"/>
                    </w:rPr>
                  </m:ctrlPr>
                </m:accPr>
                <m:e>
                  <m:r>
                    <w:rPr>
                      <w:rFonts w:ascii="Cambria Math" w:eastAsiaTheme="minorEastAsia" w:hAnsi="Cambria Math"/>
                      <w:lang w:val="en-CA"/>
                    </w:rPr>
                    <m:t>α</m:t>
                  </m:r>
                </m:e>
              </m:acc>
            </m:e>
          </m:nary>
        </m:oMath>
      </m:oMathPara>
    </w:p>
    <w:p w14:paraId="1E3F9947" w14:textId="77777777" w:rsidR="00F331E0" w:rsidRPr="00642300" w:rsidRDefault="00F331E0" w:rsidP="00FE784B">
      <w:pPr>
        <w:spacing w:after="0"/>
        <w:rPr>
          <w:rFonts w:eastAsiaTheme="minorEastAsia"/>
          <w:lang w:val="en-CA"/>
        </w:rPr>
      </w:pPr>
    </w:p>
    <w:p w14:paraId="6317C49F" w14:textId="7A2F31C2" w:rsidR="00642300" w:rsidRPr="00796E62" w:rsidRDefault="0084175D" w:rsidP="00FE784B">
      <w:pPr>
        <w:spacing w:after="0"/>
        <w:rPr>
          <w:rFonts w:eastAsiaTheme="minorEastAsia"/>
          <w:lang w:val="en-CA"/>
        </w:rPr>
      </w:pPr>
      <m:oMathPara>
        <m:oMath>
          <m:acc>
            <m:accPr>
              <m:chr m:val="̃"/>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m:t>
          </m:r>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1-</m:t>
          </m:r>
          <m:sSub>
            <m:sSubPr>
              <m:ctrlPr>
                <w:rPr>
                  <w:rFonts w:ascii="Cambria Math" w:eastAsiaTheme="minorEastAsia" w:hAnsi="Cambria Math"/>
                  <w:i/>
                  <w:lang w:val="en-CA"/>
                </w:rPr>
              </m:ctrlPr>
            </m:sSubPr>
            <m:e>
              <m:r>
                <w:rPr>
                  <w:rFonts w:ascii="Cambria Math" w:eastAsiaTheme="minorEastAsia" w:hAnsi="Cambria Math"/>
                  <w:lang w:val="en-CA"/>
                </w:rPr>
                <m:t>p</m:t>
              </m:r>
            </m:e>
            <m:sub>
              <m:r>
                <w:rPr>
                  <w:rFonts w:ascii="Cambria Math" w:eastAsiaTheme="minorEastAsia" w:hAnsi="Cambria Math"/>
                  <w:lang w:val="en-CA"/>
                </w:rPr>
                <m:t>s</m:t>
              </m:r>
            </m:sub>
          </m:sSub>
          <m:r>
            <w:rPr>
              <w:rFonts w:ascii="Cambria Math" w:eastAsiaTheme="minorEastAsia" w:hAnsi="Cambria Math"/>
              <w:lang w:val="en-CA"/>
            </w:rPr>
            <m:t>)</m:t>
          </m:r>
        </m:oMath>
      </m:oMathPara>
    </w:p>
    <w:p w14:paraId="10889DCE" w14:textId="048FF846" w:rsidR="00796E62" w:rsidRDefault="00796E62" w:rsidP="00FE784B">
      <w:pPr>
        <w:spacing w:after="0"/>
        <w:rPr>
          <w:rFonts w:eastAsiaTheme="minorEastAsia"/>
          <w:lang w:val="en-CA"/>
        </w:rPr>
      </w:pPr>
      <w:r>
        <w:rPr>
          <w:rFonts w:eastAsiaTheme="minorEastAsia"/>
          <w:lang w:val="en-CA"/>
        </w:rPr>
        <w:t>Where:</w:t>
      </w:r>
    </w:p>
    <w:p w14:paraId="61FED791" w14:textId="10833E24" w:rsidR="00E461E1" w:rsidRDefault="00E461E1" w:rsidP="00E461E1">
      <w:pPr>
        <w:spacing w:after="0"/>
        <w:rPr>
          <w:lang w:val="en-CA"/>
        </w:rPr>
      </w:pPr>
      <w:r w:rsidRPr="00E461E1">
        <w:rPr>
          <w:rFonts w:cstheme="minorHAnsi"/>
          <w:sz w:val="24"/>
          <w:szCs w:val="24"/>
          <w:lang w:val="en-CA"/>
        </w:rPr>
        <w:t>â</w:t>
      </w:r>
      <w:r>
        <w:rPr>
          <w:lang w:val="en-CA"/>
        </w:rPr>
        <w:t>=maximum lifetime reproductive rate at low density</w:t>
      </w:r>
    </w:p>
    <w:p w14:paraId="1CEE908E" w14:textId="531141E2" w:rsidR="0055457A" w:rsidRDefault="0055457A" w:rsidP="00FE784B">
      <w:pPr>
        <w:spacing w:after="0"/>
        <w:rPr>
          <w:sz w:val="24"/>
          <w:szCs w:val="24"/>
          <w:lang w:val="en-CA"/>
        </w:rPr>
      </w:pPr>
      <w:r w:rsidRPr="0055457A">
        <w:rPr>
          <w:rFonts w:cstheme="minorHAnsi"/>
          <w:sz w:val="24"/>
          <w:szCs w:val="24"/>
          <w:lang w:val="en-CA"/>
        </w:rPr>
        <w:t>ã</w:t>
      </w:r>
      <w:r>
        <w:rPr>
          <w:rFonts w:cstheme="minorHAnsi"/>
          <w:sz w:val="24"/>
          <w:szCs w:val="24"/>
          <w:lang w:val="en-CA"/>
        </w:rPr>
        <w:t xml:space="preserve"> </w:t>
      </w:r>
      <w:r w:rsidRPr="0055457A">
        <w:rPr>
          <w:rFonts w:cstheme="minorHAnsi"/>
          <w:lang w:val="en-CA"/>
        </w:rPr>
        <w:t>= maximum annual reproductive rate at low density</w:t>
      </w:r>
    </w:p>
    <w:p w14:paraId="22345605" w14:textId="54F382D2" w:rsidR="00796E62" w:rsidRPr="0055457A" w:rsidRDefault="0055457A" w:rsidP="00FE784B">
      <w:pPr>
        <w:spacing w:after="0"/>
        <w:rPr>
          <w:sz w:val="24"/>
          <w:szCs w:val="24"/>
          <w:lang w:val="en-CA"/>
        </w:rPr>
      </w:pPr>
      <w:r>
        <w:rPr>
          <w:rFonts w:eastAsiaTheme="minorEastAsia" w:cstheme="minorHAnsi"/>
          <w:lang w:val="en-CA"/>
        </w:rPr>
        <w:t xml:space="preserve"> </w:t>
      </w:r>
      <w:r w:rsidR="00D95379">
        <w:rPr>
          <w:rFonts w:eastAsiaTheme="minorEastAsia" w:cstheme="minorHAnsi"/>
          <w:lang w:val="en-CA"/>
        </w:rPr>
        <w:t>α</w:t>
      </w:r>
      <w:r w:rsidR="00D95379">
        <w:rPr>
          <w:rFonts w:eastAsiaTheme="minorEastAsia"/>
          <w:lang w:val="en-CA"/>
        </w:rPr>
        <w:t xml:space="preserve"> = slope at origin of stock-recruit curve (same as b in Brooks 2010)</w:t>
      </w:r>
    </w:p>
    <w:p w14:paraId="001E53B4" w14:textId="57021947" w:rsidR="00D95379" w:rsidRDefault="00D95379" w:rsidP="00FE784B">
      <w:pPr>
        <w:spacing w:after="0"/>
        <w:rPr>
          <w:rFonts w:eastAsiaTheme="minorEastAsia"/>
          <w:lang w:val="en-CA"/>
        </w:rPr>
      </w:pPr>
      <w:proofErr w:type="spellStart"/>
      <w:r>
        <w:rPr>
          <w:rFonts w:eastAsiaTheme="minorEastAsia"/>
          <w:lang w:val="en-CA"/>
        </w:rPr>
        <w:t>SPR</w:t>
      </w:r>
      <w:r w:rsidRPr="0055457A">
        <w:rPr>
          <w:rFonts w:eastAsiaTheme="minorEastAsia"/>
          <w:vertAlign w:val="subscript"/>
          <w:lang w:val="en-CA"/>
        </w:rPr>
        <w:t>f</w:t>
      </w:r>
      <w:proofErr w:type="spellEnd"/>
      <w:r w:rsidRPr="0055457A">
        <w:rPr>
          <w:rFonts w:eastAsiaTheme="minorEastAsia"/>
          <w:vertAlign w:val="subscript"/>
          <w:lang w:val="en-CA"/>
        </w:rPr>
        <w:t xml:space="preserve">=0 </w:t>
      </w:r>
      <w:r>
        <w:rPr>
          <w:rFonts w:eastAsiaTheme="minorEastAsia"/>
          <w:lang w:val="en-CA"/>
        </w:rPr>
        <w:t xml:space="preserve">= </w:t>
      </w:r>
      <w:r w:rsidR="004D5774">
        <w:rPr>
          <w:rFonts w:eastAsiaTheme="minorEastAsia"/>
          <w:lang w:val="en-CA"/>
        </w:rPr>
        <w:t xml:space="preserve">spawners per recruit @ zero fishing mortality (same as </w:t>
      </w:r>
      <w:r w:rsidR="004D5774">
        <w:rPr>
          <w:rFonts w:eastAsiaTheme="minorEastAsia" w:cstheme="minorHAnsi"/>
          <w:lang w:val="en-CA"/>
        </w:rPr>
        <w:t>Φ</w:t>
      </w:r>
      <w:r w:rsidR="004D5774">
        <w:rPr>
          <w:rFonts w:eastAsiaTheme="minorEastAsia"/>
          <w:lang w:val="en-CA"/>
        </w:rPr>
        <w:t xml:space="preserve"> from Brooks paper)</w:t>
      </w:r>
    </w:p>
    <w:p w14:paraId="7A7FB658" w14:textId="1DC77B2F" w:rsidR="0055457A" w:rsidRPr="002F7111" w:rsidRDefault="002F79FE" w:rsidP="00FE784B">
      <w:pPr>
        <w:spacing w:after="0"/>
        <w:rPr>
          <w:rFonts w:eastAsiaTheme="minorEastAsia"/>
          <w:lang w:val="en-CA"/>
        </w:rPr>
      </w:pPr>
      <w:proofErr w:type="spellStart"/>
      <w:r>
        <w:rPr>
          <w:rFonts w:eastAsiaTheme="minorEastAsia"/>
          <w:lang w:val="en-CA"/>
        </w:rPr>
        <w:t>p</w:t>
      </w:r>
      <w:r w:rsidRPr="002F79FE">
        <w:rPr>
          <w:rFonts w:eastAsiaTheme="minorEastAsia"/>
          <w:vertAlign w:val="subscript"/>
          <w:lang w:val="en-CA"/>
        </w:rPr>
        <w:t>s</w:t>
      </w:r>
      <w:proofErr w:type="spellEnd"/>
      <w:r w:rsidR="001638D4">
        <w:rPr>
          <w:rFonts w:eastAsiaTheme="minorEastAsia"/>
          <w:lang w:val="en-CA"/>
        </w:rPr>
        <w:t xml:space="preserve"> = adult survival rate</w:t>
      </w:r>
    </w:p>
    <w:sectPr w:rsidR="0055457A" w:rsidRPr="002F71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C2AFF"/>
    <w:multiLevelType w:val="hybridMultilevel"/>
    <w:tmpl w:val="17BAB74C"/>
    <w:lvl w:ilvl="0" w:tplc="28DAC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56DE7"/>
    <w:multiLevelType w:val="hybridMultilevel"/>
    <w:tmpl w:val="3222D14A"/>
    <w:lvl w:ilvl="0" w:tplc="C20CB9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33DDA"/>
    <w:multiLevelType w:val="hybridMultilevel"/>
    <w:tmpl w:val="7AD016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1268B8"/>
    <w:multiLevelType w:val="hybridMultilevel"/>
    <w:tmpl w:val="A3F451C2"/>
    <w:lvl w:ilvl="0" w:tplc="F22E9A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1D"/>
    <w:rsid w:val="00010924"/>
    <w:rsid w:val="00035C72"/>
    <w:rsid w:val="00041286"/>
    <w:rsid w:val="000415BA"/>
    <w:rsid w:val="000608B8"/>
    <w:rsid w:val="00085946"/>
    <w:rsid w:val="00085AB2"/>
    <w:rsid w:val="00095B6F"/>
    <w:rsid w:val="000B4689"/>
    <w:rsid w:val="000B76C7"/>
    <w:rsid w:val="000E0B18"/>
    <w:rsid w:val="000E16D0"/>
    <w:rsid w:val="00104C96"/>
    <w:rsid w:val="00106A2C"/>
    <w:rsid w:val="00134502"/>
    <w:rsid w:val="001638D4"/>
    <w:rsid w:val="00163E1E"/>
    <w:rsid w:val="001C019E"/>
    <w:rsid w:val="001D1E46"/>
    <w:rsid w:val="001E736D"/>
    <w:rsid w:val="00212C59"/>
    <w:rsid w:val="00223653"/>
    <w:rsid w:val="0025469C"/>
    <w:rsid w:val="002708C9"/>
    <w:rsid w:val="00296DA8"/>
    <w:rsid w:val="002F7111"/>
    <w:rsid w:val="002F79FE"/>
    <w:rsid w:val="00307FB3"/>
    <w:rsid w:val="0031281B"/>
    <w:rsid w:val="00315B66"/>
    <w:rsid w:val="00323799"/>
    <w:rsid w:val="003243B4"/>
    <w:rsid w:val="003276F5"/>
    <w:rsid w:val="00361A4B"/>
    <w:rsid w:val="00381A39"/>
    <w:rsid w:val="00386F5F"/>
    <w:rsid w:val="003D65DE"/>
    <w:rsid w:val="003D748B"/>
    <w:rsid w:val="003F3088"/>
    <w:rsid w:val="004229FF"/>
    <w:rsid w:val="00436CA9"/>
    <w:rsid w:val="00437973"/>
    <w:rsid w:val="00462E76"/>
    <w:rsid w:val="004973B0"/>
    <w:rsid w:val="004A13F9"/>
    <w:rsid w:val="004B2B7E"/>
    <w:rsid w:val="004C6124"/>
    <w:rsid w:val="004D5774"/>
    <w:rsid w:val="004D6F8B"/>
    <w:rsid w:val="0051490E"/>
    <w:rsid w:val="00523148"/>
    <w:rsid w:val="00532BF1"/>
    <w:rsid w:val="00536535"/>
    <w:rsid w:val="005458FA"/>
    <w:rsid w:val="0055457A"/>
    <w:rsid w:val="00556B60"/>
    <w:rsid w:val="00574FA4"/>
    <w:rsid w:val="00592F68"/>
    <w:rsid w:val="005E3304"/>
    <w:rsid w:val="00611137"/>
    <w:rsid w:val="00642300"/>
    <w:rsid w:val="006728BA"/>
    <w:rsid w:val="006A74A1"/>
    <w:rsid w:val="006D67BC"/>
    <w:rsid w:val="006E551D"/>
    <w:rsid w:val="00732D83"/>
    <w:rsid w:val="00735B16"/>
    <w:rsid w:val="00741E1A"/>
    <w:rsid w:val="007511C9"/>
    <w:rsid w:val="007513B2"/>
    <w:rsid w:val="00767C74"/>
    <w:rsid w:val="00780DBE"/>
    <w:rsid w:val="00796E62"/>
    <w:rsid w:val="007A22B6"/>
    <w:rsid w:val="007D2891"/>
    <w:rsid w:val="007D4295"/>
    <w:rsid w:val="007E1420"/>
    <w:rsid w:val="00817F2F"/>
    <w:rsid w:val="0084175D"/>
    <w:rsid w:val="00862FD7"/>
    <w:rsid w:val="008A4CED"/>
    <w:rsid w:val="008B5B2D"/>
    <w:rsid w:val="008D1D9C"/>
    <w:rsid w:val="008E3610"/>
    <w:rsid w:val="00932B87"/>
    <w:rsid w:val="009336C0"/>
    <w:rsid w:val="00976300"/>
    <w:rsid w:val="009A3B32"/>
    <w:rsid w:val="009B7E8D"/>
    <w:rsid w:val="009E0DCB"/>
    <w:rsid w:val="00A11A39"/>
    <w:rsid w:val="00A41FE9"/>
    <w:rsid w:val="00A85FF1"/>
    <w:rsid w:val="00AC70FD"/>
    <w:rsid w:val="00AD10B4"/>
    <w:rsid w:val="00AE7C78"/>
    <w:rsid w:val="00B4747E"/>
    <w:rsid w:val="00BA21D2"/>
    <w:rsid w:val="00BB3ACE"/>
    <w:rsid w:val="00C20876"/>
    <w:rsid w:val="00C73D22"/>
    <w:rsid w:val="00C90457"/>
    <w:rsid w:val="00CA6D57"/>
    <w:rsid w:val="00D1494F"/>
    <w:rsid w:val="00D17F7E"/>
    <w:rsid w:val="00D21625"/>
    <w:rsid w:val="00D27193"/>
    <w:rsid w:val="00D414D1"/>
    <w:rsid w:val="00D80A10"/>
    <w:rsid w:val="00D817A1"/>
    <w:rsid w:val="00D82064"/>
    <w:rsid w:val="00D95379"/>
    <w:rsid w:val="00DA67AE"/>
    <w:rsid w:val="00DA73D4"/>
    <w:rsid w:val="00E461E1"/>
    <w:rsid w:val="00EF0B16"/>
    <w:rsid w:val="00EF69DD"/>
    <w:rsid w:val="00F331E0"/>
    <w:rsid w:val="00F51131"/>
    <w:rsid w:val="00F5566E"/>
    <w:rsid w:val="00F65DF0"/>
    <w:rsid w:val="00F72284"/>
    <w:rsid w:val="00FE78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9751"/>
  <w15:chartTrackingRefBased/>
  <w15:docId w15:val="{C92A0584-937D-4B32-99C0-48DB374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32B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51D"/>
    <w:pPr>
      <w:keepNext/>
      <w:keepLines/>
      <w:spacing w:before="40" w:after="0"/>
      <w:outlineLvl w:val="2"/>
    </w:pPr>
    <w:rPr>
      <w:rFonts w:asciiTheme="majorHAnsi" w:eastAsiaTheme="majorEastAsia" w:hAnsiTheme="majorHAnsi" w:cstheme="majorBidi"/>
      <w:color w:val="385623" w:themeColor="accent6"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551D"/>
    <w:rPr>
      <w:rFonts w:asciiTheme="majorHAnsi" w:eastAsiaTheme="majorEastAsia" w:hAnsiTheme="majorHAnsi" w:cstheme="majorBidi"/>
      <w:color w:val="385623" w:themeColor="accent6" w:themeShade="80"/>
      <w:sz w:val="24"/>
      <w:szCs w:val="24"/>
      <w:lang w:val="en-GB"/>
    </w:rPr>
  </w:style>
  <w:style w:type="character" w:customStyle="1" w:styleId="Heading1Char">
    <w:name w:val="Heading 1 Char"/>
    <w:basedOn w:val="DefaultParagraphFont"/>
    <w:link w:val="Heading1"/>
    <w:uiPriority w:val="9"/>
    <w:rsid w:val="00932B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D67BC"/>
    <w:rPr>
      <w:rFonts w:asciiTheme="majorHAnsi" w:eastAsiaTheme="majorEastAsia" w:hAnsiTheme="majorHAnsi" w:cstheme="majorBidi"/>
      <w:color w:val="2F5496" w:themeColor="accent1" w:themeShade="BF"/>
      <w:sz w:val="26"/>
      <w:szCs w:val="26"/>
      <w:lang w:val="en-GB"/>
    </w:rPr>
  </w:style>
  <w:style w:type="character" w:styleId="PlaceholderText">
    <w:name w:val="Placeholder Text"/>
    <w:basedOn w:val="DefaultParagraphFont"/>
    <w:uiPriority w:val="99"/>
    <w:semiHidden/>
    <w:rsid w:val="00095B6F"/>
    <w:rPr>
      <w:color w:val="808080"/>
    </w:rPr>
  </w:style>
  <w:style w:type="paragraph" w:styleId="ListParagraph">
    <w:name w:val="List Paragraph"/>
    <w:basedOn w:val="Normal"/>
    <w:uiPriority w:val="34"/>
    <w:qFormat/>
    <w:rsid w:val="009A3B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0FBAA-3252-4004-8B79-F6B8A1B8F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3</TotalTime>
  <Pages>8</Pages>
  <Words>3222</Words>
  <Characters>1836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96</cp:revision>
  <dcterms:created xsi:type="dcterms:W3CDTF">2019-06-28T15:21:00Z</dcterms:created>
  <dcterms:modified xsi:type="dcterms:W3CDTF">2021-02-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